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DF9621" w14:textId="2143FA1F" w:rsidR="000F51FC" w:rsidRPr="00C7588C" w:rsidRDefault="000F51FC" w:rsidP="000767C7">
      <w:pPr>
        <w:spacing w:after="0" w:line="360" w:lineRule="auto"/>
        <w:rPr>
          <w:rFonts w:cs="Times New Roman"/>
          <w:b/>
        </w:rPr>
      </w:pPr>
      <w:r w:rsidRPr="00C7588C">
        <w:rPr>
          <w:rFonts w:cs="Times New Roman"/>
          <w:b/>
        </w:rPr>
        <w:t>Metabolomics in nutrition research- a powerful window into nutritional metabolism</w:t>
      </w:r>
    </w:p>
    <w:p w14:paraId="181C5D78" w14:textId="77777777" w:rsidR="000767C7" w:rsidRPr="00C7588C" w:rsidRDefault="000767C7" w:rsidP="000767C7">
      <w:pPr>
        <w:spacing w:after="0" w:line="360" w:lineRule="auto"/>
        <w:rPr>
          <w:rFonts w:cs="Times New Roman"/>
          <w:b/>
        </w:rPr>
      </w:pPr>
    </w:p>
    <w:p w14:paraId="133A741A" w14:textId="77777777" w:rsidR="000767C7" w:rsidRPr="00C7588C" w:rsidRDefault="000767C7" w:rsidP="000767C7">
      <w:pPr>
        <w:spacing w:after="0" w:line="360" w:lineRule="auto"/>
        <w:rPr>
          <w:rFonts w:cs="Times New Roman"/>
          <w:b/>
        </w:rPr>
      </w:pPr>
      <w:r w:rsidRPr="00C7588C">
        <w:rPr>
          <w:rFonts w:cs="Times New Roman"/>
          <w:b/>
        </w:rPr>
        <w:t>Lorraine Brennan</w:t>
      </w:r>
    </w:p>
    <w:p w14:paraId="4484C311" w14:textId="77777777" w:rsidR="000767C7" w:rsidRPr="00C7588C" w:rsidRDefault="000767C7" w:rsidP="000767C7">
      <w:pPr>
        <w:pStyle w:val="Addresses"/>
        <w:spacing w:line="360" w:lineRule="auto"/>
        <w:rPr>
          <w:rFonts w:asciiTheme="minorHAnsi" w:hAnsiTheme="minorHAnsi"/>
          <w:sz w:val="22"/>
          <w:szCs w:val="22"/>
        </w:rPr>
      </w:pPr>
    </w:p>
    <w:p w14:paraId="4ED704F4" w14:textId="29E5DE68" w:rsidR="006C549E" w:rsidRPr="00C7588C" w:rsidRDefault="000767C7" w:rsidP="006C549E">
      <w:pPr>
        <w:spacing w:after="0"/>
      </w:pPr>
      <w:r w:rsidRPr="00C7588C">
        <w:t>UCD Institute of Food and Health, Belfield, UCD, Dublin 4, Ireland</w:t>
      </w:r>
      <w:r w:rsidR="006C549E" w:rsidRPr="00C7588C">
        <w:t xml:space="preserve"> and Human Nutrition Research Centre and Institute for Health and Society, Newcastle University, Newcastle upon Tyne, UK </w:t>
      </w:r>
    </w:p>
    <w:p w14:paraId="343C30CD" w14:textId="18D035A2" w:rsidR="000767C7" w:rsidRPr="00C7588C" w:rsidRDefault="000767C7" w:rsidP="000767C7">
      <w:pPr>
        <w:pStyle w:val="Addresses"/>
        <w:spacing w:line="360" w:lineRule="auto"/>
        <w:rPr>
          <w:rFonts w:asciiTheme="minorHAnsi" w:hAnsiTheme="minorHAnsi"/>
          <w:sz w:val="22"/>
          <w:szCs w:val="22"/>
        </w:rPr>
      </w:pPr>
    </w:p>
    <w:p w14:paraId="3552FCD6" w14:textId="77777777" w:rsidR="002202A8" w:rsidRPr="00C7588C" w:rsidRDefault="002202A8" w:rsidP="000767C7">
      <w:pPr>
        <w:spacing w:after="0" w:line="360" w:lineRule="auto"/>
        <w:rPr>
          <w:rFonts w:cs="Times New Roman"/>
          <w:lang w:val="en-IE"/>
        </w:rPr>
      </w:pPr>
    </w:p>
    <w:p w14:paraId="4BBA7BA0" w14:textId="77777777" w:rsidR="000767C7" w:rsidRPr="00C7588C" w:rsidRDefault="000767C7" w:rsidP="000767C7">
      <w:pPr>
        <w:spacing w:after="0" w:line="360" w:lineRule="auto"/>
        <w:rPr>
          <w:rFonts w:cs="Times New Roman"/>
          <w:lang w:val="en-IE"/>
        </w:rPr>
      </w:pPr>
      <w:r w:rsidRPr="00C7588C">
        <w:rPr>
          <w:rFonts w:cs="Times New Roman"/>
          <w:lang w:val="en-IE"/>
        </w:rPr>
        <w:t>Corresponding Author</w:t>
      </w:r>
    </w:p>
    <w:p w14:paraId="4C2599D1" w14:textId="77777777" w:rsidR="000767C7" w:rsidRPr="00C7588C" w:rsidRDefault="000767C7" w:rsidP="000767C7">
      <w:pPr>
        <w:spacing w:after="0" w:line="360" w:lineRule="auto"/>
        <w:rPr>
          <w:rFonts w:cs="Times New Roman"/>
          <w:lang w:val="en-IE"/>
        </w:rPr>
      </w:pPr>
      <w:r w:rsidRPr="00C7588C">
        <w:rPr>
          <w:rFonts w:cs="Times New Roman"/>
          <w:lang w:val="en-IE"/>
        </w:rPr>
        <w:t xml:space="preserve">Professor Lorraine Brennan, </w:t>
      </w:r>
    </w:p>
    <w:p w14:paraId="598AC7F5" w14:textId="77777777" w:rsidR="000767C7" w:rsidRPr="00C7588C" w:rsidRDefault="000767C7" w:rsidP="000767C7">
      <w:pPr>
        <w:pStyle w:val="Addresses"/>
        <w:spacing w:line="360" w:lineRule="auto"/>
        <w:rPr>
          <w:rFonts w:asciiTheme="minorHAnsi" w:hAnsiTheme="minorHAnsi"/>
          <w:sz w:val="22"/>
          <w:szCs w:val="22"/>
        </w:rPr>
      </w:pPr>
      <w:r w:rsidRPr="00C7588C">
        <w:rPr>
          <w:rFonts w:asciiTheme="minorHAnsi" w:hAnsiTheme="minorHAnsi"/>
          <w:sz w:val="22"/>
          <w:szCs w:val="22"/>
        </w:rPr>
        <w:t xml:space="preserve">UCD Institute of Food and Health, </w:t>
      </w:r>
    </w:p>
    <w:p w14:paraId="3C25E476" w14:textId="77777777" w:rsidR="000767C7" w:rsidRPr="00C7588C" w:rsidRDefault="000767C7" w:rsidP="000767C7">
      <w:pPr>
        <w:pStyle w:val="Addresses"/>
        <w:spacing w:line="360" w:lineRule="auto"/>
        <w:rPr>
          <w:rFonts w:asciiTheme="minorHAnsi" w:hAnsiTheme="minorHAnsi"/>
          <w:sz w:val="22"/>
          <w:szCs w:val="22"/>
        </w:rPr>
      </w:pPr>
      <w:r w:rsidRPr="00C7588C">
        <w:rPr>
          <w:rFonts w:asciiTheme="minorHAnsi" w:hAnsiTheme="minorHAnsi"/>
          <w:sz w:val="22"/>
          <w:szCs w:val="22"/>
        </w:rPr>
        <w:t>Belfield, UCD, Dublin 4, Ireland</w:t>
      </w:r>
    </w:p>
    <w:p w14:paraId="14BA5045" w14:textId="77777777" w:rsidR="000767C7" w:rsidRPr="00C7588C" w:rsidRDefault="000767C7" w:rsidP="000767C7">
      <w:pPr>
        <w:spacing w:after="0" w:line="360" w:lineRule="auto"/>
        <w:rPr>
          <w:rFonts w:cs="Times New Roman"/>
          <w:lang w:val="en-IE"/>
        </w:rPr>
      </w:pPr>
    </w:p>
    <w:p w14:paraId="4AA632E5" w14:textId="77777777" w:rsidR="000767C7" w:rsidRPr="00C7588C" w:rsidRDefault="000767C7" w:rsidP="000767C7">
      <w:pPr>
        <w:spacing w:after="0" w:line="360" w:lineRule="auto"/>
        <w:rPr>
          <w:rFonts w:cs="Times New Roman"/>
          <w:lang w:val="en-IE"/>
        </w:rPr>
      </w:pPr>
      <w:r w:rsidRPr="00C7588C">
        <w:rPr>
          <w:rFonts w:cs="Times New Roman"/>
          <w:lang w:val="en-IE"/>
        </w:rPr>
        <w:t>Phone: 00 353 1 7162811</w:t>
      </w:r>
    </w:p>
    <w:p w14:paraId="64FB4E23" w14:textId="77777777" w:rsidR="000767C7" w:rsidRPr="00C7588C" w:rsidRDefault="000767C7" w:rsidP="000767C7">
      <w:pPr>
        <w:spacing w:after="0" w:line="360" w:lineRule="auto"/>
        <w:rPr>
          <w:rFonts w:cs="Times New Roman"/>
          <w:lang w:val="en-IE"/>
        </w:rPr>
      </w:pPr>
      <w:r w:rsidRPr="00C7588C">
        <w:rPr>
          <w:rFonts w:cs="Times New Roman"/>
          <w:lang w:val="en-IE"/>
        </w:rPr>
        <w:t>Email: lorraine.brennan@ucd.ie</w:t>
      </w:r>
    </w:p>
    <w:p w14:paraId="17F1717B" w14:textId="77777777" w:rsidR="005E5E7F" w:rsidRPr="00C7588C" w:rsidRDefault="005E5E7F"/>
    <w:p w14:paraId="104EF537" w14:textId="77777777" w:rsidR="00100E39" w:rsidRPr="00C7588C" w:rsidRDefault="00100E39"/>
    <w:p w14:paraId="40220976" w14:textId="78C7BFB4" w:rsidR="000767C7" w:rsidRDefault="006C549E">
      <w:r w:rsidRPr="00AD681A">
        <w:t xml:space="preserve">Keywords: </w:t>
      </w:r>
      <w:r w:rsidR="00AD681A" w:rsidRPr="00AD681A">
        <w:t>metabolomics, metabolites, nutrition, LC-MS, NMR, GC-MS</w:t>
      </w:r>
    </w:p>
    <w:p w14:paraId="74D1BC78" w14:textId="77777777" w:rsidR="000767C7" w:rsidRDefault="000767C7"/>
    <w:p w14:paraId="2D38482C" w14:textId="77777777" w:rsidR="000767C7" w:rsidRDefault="000767C7"/>
    <w:p w14:paraId="63358E22" w14:textId="77777777" w:rsidR="000767C7" w:rsidRDefault="000767C7"/>
    <w:p w14:paraId="189A9980" w14:textId="77777777" w:rsidR="000767C7" w:rsidRDefault="000767C7"/>
    <w:p w14:paraId="7DFF9398" w14:textId="77777777" w:rsidR="000767C7" w:rsidRDefault="000767C7"/>
    <w:p w14:paraId="50CE3517" w14:textId="77777777" w:rsidR="000767C7" w:rsidRDefault="000767C7"/>
    <w:p w14:paraId="11D78B66" w14:textId="77777777" w:rsidR="000767C7" w:rsidRDefault="000767C7"/>
    <w:p w14:paraId="150B8BF1" w14:textId="41B7FFC9" w:rsidR="00DD2EFF" w:rsidRDefault="00DD2EFF">
      <w:pPr>
        <w:spacing w:after="160" w:line="259" w:lineRule="auto"/>
      </w:pPr>
      <w:r>
        <w:br w:type="page"/>
      </w:r>
    </w:p>
    <w:p w14:paraId="4ADCA825" w14:textId="77777777" w:rsidR="000767C7" w:rsidRDefault="000767C7"/>
    <w:p w14:paraId="0E2B8363" w14:textId="522CA1D7" w:rsidR="00DD2EFF" w:rsidRPr="00DD2EFF" w:rsidRDefault="00DD2EFF">
      <w:pPr>
        <w:rPr>
          <w:b/>
        </w:rPr>
      </w:pPr>
      <w:r w:rsidRPr="00984627">
        <w:rPr>
          <w:b/>
        </w:rPr>
        <w:t>Abstract</w:t>
      </w:r>
    </w:p>
    <w:p w14:paraId="49AF09D2" w14:textId="18AC2B18" w:rsidR="00DD2EFF" w:rsidRDefault="006C549E" w:rsidP="006C549E">
      <w:pPr>
        <w:spacing w:after="0" w:line="360" w:lineRule="auto"/>
        <w:jc w:val="both"/>
      </w:pPr>
      <w:r>
        <w:t xml:space="preserve">Metabolomics is the study of small molecules present in biological samples. In recent years it has become evident that such small molecules called metabolites play a key role in the development of disease states. </w:t>
      </w:r>
      <w:r w:rsidR="00984627">
        <w:t xml:space="preserve">Furthermore, applications of metabolomics can reveal information about alterations in certain metabolic pathways under different conditions. </w:t>
      </w:r>
      <w:r>
        <w:t xml:space="preserve">Data acquisition in metabolomics is usually performed using NMR-based approaches or MS- based approaches with a more recent trend including application of multiple platforms in order to maximise the coverage in terms of metabolites measured. </w:t>
      </w:r>
      <w:r w:rsidR="008E551D">
        <w:t xml:space="preserve">Applications of metabolomics is rapidly increasing and the present review will highlight applications in nutrition research. </w:t>
      </w:r>
    </w:p>
    <w:p w14:paraId="365C2EAE" w14:textId="77777777" w:rsidR="00DD2EFF" w:rsidRDefault="00DD2EFF"/>
    <w:p w14:paraId="09778828" w14:textId="77777777" w:rsidR="00DD2EFF" w:rsidRDefault="00DD2EFF" w:rsidP="006C549E">
      <w:pPr>
        <w:spacing w:after="0" w:line="360" w:lineRule="auto"/>
      </w:pPr>
    </w:p>
    <w:p w14:paraId="770465C1" w14:textId="77777777" w:rsidR="000767C7" w:rsidRPr="00DD2EFF" w:rsidRDefault="000767C7" w:rsidP="006C549E">
      <w:pPr>
        <w:spacing w:after="0" w:line="360" w:lineRule="auto"/>
        <w:jc w:val="both"/>
        <w:rPr>
          <w:b/>
        </w:rPr>
      </w:pPr>
      <w:r w:rsidRPr="00DD2EFF">
        <w:rPr>
          <w:b/>
        </w:rPr>
        <w:t>Introduction</w:t>
      </w:r>
    </w:p>
    <w:p w14:paraId="7EC088B5" w14:textId="186F3ACE" w:rsidR="00877AD7" w:rsidRDefault="000767C7" w:rsidP="006C549E">
      <w:pPr>
        <w:spacing w:after="0" w:line="360" w:lineRule="auto"/>
        <w:jc w:val="both"/>
        <w:rPr>
          <w:lang w:val="en-IE"/>
        </w:rPr>
      </w:pPr>
      <w:r>
        <w:rPr>
          <w:lang w:val="en-IE"/>
        </w:rPr>
        <w:t>Metabolomics refers to comprehensive measurement of small molecules called m</w:t>
      </w:r>
      <w:r w:rsidR="00874B41">
        <w:rPr>
          <w:lang w:val="en-IE"/>
        </w:rPr>
        <w:t>etabolites present in a biological sample</w:t>
      </w:r>
      <w:r>
        <w:rPr>
          <w:lang w:val="en-IE"/>
        </w:rPr>
        <w:t xml:space="preserve">. The </w:t>
      </w:r>
      <w:r w:rsidR="00874B41">
        <w:rPr>
          <w:lang w:val="en-IE"/>
        </w:rPr>
        <w:t>assessment</w:t>
      </w:r>
      <w:r>
        <w:rPr>
          <w:lang w:val="en-IE"/>
        </w:rPr>
        <w:t xml:space="preserve"> of these metabolites gives detailed information on metabolic pathways and biological processes. </w:t>
      </w:r>
      <w:r w:rsidR="00D70759">
        <w:rPr>
          <w:lang w:val="en-IE"/>
        </w:rPr>
        <w:t xml:space="preserve">Additionally, a number of metabolites have been implicated in disease states and as a result </w:t>
      </w:r>
      <w:r>
        <w:rPr>
          <w:lang w:val="en-IE"/>
        </w:rPr>
        <w:t>can reveal information on disease phenotypes</w:t>
      </w:r>
      <w:r w:rsidR="00D70759">
        <w:rPr>
          <w:lang w:val="en-IE"/>
        </w:rPr>
        <w:t xml:space="preserve"> </w:t>
      </w:r>
      <w:r w:rsidR="005C56AE">
        <w:rPr>
          <w:lang w:val="en-IE"/>
        </w:rPr>
        <w:fldChar w:fldCharType="begin"/>
      </w:r>
      <w:r w:rsidR="000A486B">
        <w:rPr>
          <w:lang w:val="en-IE"/>
        </w:rPr>
        <w:instrText xml:space="preserve"> ADDIN EN.CITE &lt;EndNote&gt;&lt;Cite&gt;&lt;Author&gt;Wishart&lt;/Author&gt;&lt;Year&gt;2016&lt;/Year&gt;&lt;RecNum&gt;6085&lt;/RecNum&gt;&lt;DisplayText&gt;[1]&lt;/DisplayText&gt;&lt;record&gt;&lt;rec-number&gt;6085&lt;/rec-number&gt;&lt;foreign-keys&gt;&lt;key app="EN" db-id="v095tzat20zvfyepttove05rtaewae2f59re"&gt;6085&lt;/key&gt;&lt;/foreign-keys&gt;&lt;ref-type name="Journal Article"&gt;17&lt;/ref-type&gt;&lt;contributors&gt;&lt;authors&gt;&lt;author&gt;Wishart, D. S.&lt;/author&gt;&lt;/authors&gt;&lt;/contributors&gt;&lt;auth-address&gt;Department of Biological Sciences, CW 405, Biological Sciences Building, University of Alberta, Edmonton, Alberta, Canada T6G 2E9.&amp;#xD;Department of Computing Science, 2-21 Athabasca Hall University of Alberta, Edmonton, Alberta, Canada T6G 2E8.&amp;#xD;National Institute of Nanotechnology, National Research Council, Edmonton, Alberta, Canada T6G 2M9.&lt;/auth-address&gt;&lt;titles&gt;&lt;title&gt;Emerging applications of metabolomics in drug discovery and precision medicin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473-84&lt;/pages&gt;&lt;volume&gt;15&lt;/volume&gt;&lt;number&gt;7&lt;/number&gt;&lt;dates&gt;&lt;year&gt;2016&lt;/year&gt;&lt;pub-dates&gt;&lt;date&gt;Jul&lt;/date&gt;&lt;/pub-dates&gt;&lt;/dates&gt;&lt;isbn&gt;1474-1784 (Electronic)&amp;#xD;1474-1776 (Linking)&lt;/isbn&gt;&lt;accession-num&gt;26965202&lt;/accession-num&gt;&lt;urls&gt;&lt;related-urls&gt;&lt;url&gt;http://www.ncbi.nlm.nih.gov/pubmed/26965202&lt;/url&gt;&lt;/related-urls&gt;&lt;/urls&gt;&lt;electronic-resource-num&gt;10.1038/nrd.2016.32&lt;/electronic-resource-num&gt;&lt;/record&gt;&lt;/Cite&gt;&lt;/EndNote&gt;</w:instrText>
      </w:r>
      <w:r w:rsidR="005C56AE">
        <w:rPr>
          <w:lang w:val="en-IE"/>
        </w:rPr>
        <w:fldChar w:fldCharType="separate"/>
      </w:r>
      <w:r w:rsidR="000A486B">
        <w:rPr>
          <w:noProof/>
          <w:lang w:val="en-IE"/>
        </w:rPr>
        <w:t>[</w:t>
      </w:r>
      <w:hyperlink w:anchor="_ENREF_1" w:tooltip="Wishart, 2016 #6085" w:history="1">
        <w:r w:rsidR="005E4339">
          <w:rPr>
            <w:noProof/>
            <w:lang w:val="en-IE"/>
          </w:rPr>
          <w:t>1</w:t>
        </w:r>
      </w:hyperlink>
      <w:r w:rsidR="000A486B">
        <w:rPr>
          <w:noProof/>
          <w:lang w:val="en-IE"/>
        </w:rPr>
        <w:t>]</w:t>
      </w:r>
      <w:r w:rsidR="005C56AE">
        <w:rPr>
          <w:lang w:val="en-IE"/>
        </w:rPr>
        <w:fldChar w:fldCharType="end"/>
      </w:r>
      <w:r w:rsidR="003526B4">
        <w:rPr>
          <w:lang w:val="en-IE"/>
        </w:rPr>
        <w:t xml:space="preserve">. Moreover, metabolites </w:t>
      </w:r>
      <w:r>
        <w:rPr>
          <w:lang w:val="en-IE"/>
        </w:rPr>
        <w:t>reflect the downstream activity of genes and proteins and hence assessment of their levels often reveals more about the specific phenotype; as a result metabolomics holds great promise for the development of disease biomarkers and monitoring</w:t>
      </w:r>
      <w:r w:rsidR="00D70759">
        <w:rPr>
          <w:lang w:val="en-IE"/>
        </w:rPr>
        <w:t xml:space="preserve"> </w:t>
      </w:r>
      <w:r w:rsidR="00247530">
        <w:rPr>
          <w:lang w:val="en-IE"/>
        </w:rPr>
        <w:t>disease development</w:t>
      </w:r>
      <w:r>
        <w:rPr>
          <w:lang w:val="en-IE"/>
        </w:rPr>
        <w:t xml:space="preserve">. </w:t>
      </w:r>
      <w:r w:rsidR="003526B4" w:rsidRPr="003526B4">
        <w:rPr>
          <w:lang w:val="en-IE"/>
        </w:rPr>
        <w:t>Furthermore</w:t>
      </w:r>
      <w:r w:rsidRPr="003526B4">
        <w:rPr>
          <w:lang w:val="en-IE"/>
        </w:rPr>
        <w:t>, metabolite levels are influenced by environmental factors such as diet, lifestyle factors and environmental agents meaning that assessment of metabolic profiles can play a significant role in a range of disciplines.</w:t>
      </w:r>
      <w:r>
        <w:rPr>
          <w:lang w:val="en-IE"/>
        </w:rPr>
        <w:t xml:space="preserve"> </w:t>
      </w:r>
      <w:r w:rsidR="00877AD7" w:rsidRPr="00EC31FE">
        <w:rPr>
          <w:rFonts w:cs="Times New Roman"/>
          <w:lang w:val="en-IE"/>
        </w:rPr>
        <w:t xml:space="preserve">With </w:t>
      </w:r>
      <w:r w:rsidR="00877AD7">
        <w:rPr>
          <w:rFonts w:cs="Times New Roman"/>
          <w:lang w:val="en-IE"/>
        </w:rPr>
        <w:t>an ever increasing number of</w:t>
      </w:r>
      <w:r w:rsidR="00877AD7" w:rsidRPr="00EC31FE">
        <w:rPr>
          <w:rFonts w:cs="Times New Roman"/>
          <w:lang w:val="en-IE"/>
        </w:rPr>
        <w:t xml:space="preserve"> </w:t>
      </w:r>
      <w:r w:rsidR="003526B4">
        <w:rPr>
          <w:rFonts w:cs="Times New Roman"/>
          <w:lang w:val="en-IE"/>
        </w:rPr>
        <w:t>scientists</w:t>
      </w:r>
      <w:r w:rsidR="00877AD7" w:rsidRPr="00EC31FE">
        <w:rPr>
          <w:rFonts w:cs="Times New Roman"/>
          <w:lang w:val="en-IE"/>
        </w:rPr>
        <w:t xml:space="preserve"> collaborating with metabolomics </w:t>
      </w:r>
      <w:r w:rsidR="003526B4">
        <w:rPr>
          <w:rFonts w:cs="Times New Roman"/>
          <w:lang w:val="en-IE"/>
        </w:rPr>
        <w:t>experts</w:t>
      </w:r>
      <w:r w:rsidR="00877AD7" w:rsidRPr="00EC31FE">
        <w:rPr>
          <w:rFonts w:cs="Times New Roman"/>
          <w:lang w:val="en-IE"/>
        </w:rPr>
        <w:t xml:space="preserve"> </w:t>
      </w:r>
      <w:r w:rsidR="00877AD7">
        <w:rPr>
          <w:rFonts w:cs="Times New Roman"/>
          <w:lang w:val="en-IE"/>
        </w:rPr>
        <w:t xml:space="preserve">applications of </w:t>
      </w:r>
      <w:r w:rsidR="00877AD7" w:rsidRPr="00EC31FE">
        <w:rPr>
          <w:rFonts w:cs="Times New Roman"/>
          <w:lang w:val="en-IE"/>
        </w:rPr>
        <w:t xml:space="preserve">metabolomics </w:t>
      </w:r>
      <w:r w:rsidR="00877AD7">
        <w:rPr>
          <w:rFonts w:cs="Times New Roman"/>
          <w:lang w:val="en-IE"/>
        </w:rPr>
        <w:t xml:space="preserve">is having a significant impact </w:t>
      </w:r>
      <w:r w:rsidR="00877AD7" w:rsidRPr="00EC31FE">
        <w:rPr>
          <w:rFonts w:cs="Times New Roman"/>
          <w:lang w:val="en-IE"/>
        </w:rPr>
        <w:t>on</w:t>
      </w:r>
      <w:r w:rsidR="00877AD7">
        <w:rPr>
          <w:rFonts w:cs="Times New Roman"/>
          <w:lang w:val="en-IE"/>
        </w:rPr>
        <w:t xml:space="preserve"> many fields of research. A </w:t>
      </w:r>
      <w:r w:rsidR="000742AD">
        <w:rPr>
          <w:rFonts w:cs="Times New Roman"/>
          <w:lang w:val="en-IE"/>
        </w:rPr>
        <w:t xml:space="preserve">clear example is the emerging field of </w:t>
      </w:r>
      <w:proofErr w:type="spellStart"/>
      <w:r w:rsidR="000742AD">
        <w:rPr>
          <w:rFonts w:cs="Times New Roman"/>
          <w:lang w:val="en-IE"/>
        </w:rPr>
        <w:t>immunometabolism</w:t>
      </w:r>
      <w:proofErr w:type="spellEnd"/>
      <w:r w:rsidR="000742AD">
        <w:rPr>
          <w:rFonts w:cs="Times New Roman"/>
          <w:lang w:val="en-IE"/>
        </w:rPr>
        <w:t xml:space="preserve"> where metabolic reprogramming i</w:t>
      </w:r>
      <w:r w:rsidR="000878B7">
        <w:rPr>
          <w:rFonts w:cs="Times New Roman"/>
          <w:lang w:val="en-IE"/>
        </w:rPr>
        <w:t xml:space="preserve">dentified through metabolomics </w:t>
      </w:r>
      <w:r w:rsidR="000742AD">
        <w:rPr>
          <w:rFonts w:cs="Times New Roman"/>
          <w:lang w:val="en-IE"/>
        </w:rPr>
        <w:t xml:space="preserve">is changing the fundamental understanding of immunity and infection </w:t>
      </w:r>
      <w:r w:rsidR="00247530">
        <w:rPr>
          <w:rFonts w:cs="Times New Roman"/>
          <w:lang w:val="en-IE"/>
        </w:rPr>
        <w:fldChar w:fldCharType="begin">
          <w:fldData xml:space="preserve">PEVuZE5vdGU+PENpdGU+PEF1dGhvcj5NaWxsczwvQXV0aG9yPjxZZWFyPjIwMTY8L1llYXI+PFJl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TUt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</w:fldData>
        </w:fldChar>
      </w:r>
      <w:r w:rsidR="00142689">
        <w:rPr>
          <w:rFonts w:cs="Times New Roman"/>
          <w:lang w:val="en-IE"/>
        </w:rPr>
        <w:instrText xml:space="preserve"> ADDIN EN.CITE </w:instrText>
      </w:r>
      <w:r w:rsidR="00142689">
        <w:rPr>
          <w:rFonts w:cs="Times New Roman"/>
          <w:lang w:val="en-IE"/>
        </w:rPr>
        <w:fldChar w:fldCharType="begin">
          <w:fldData xml:space="preserve">PEVuZE5vdGU+PENpdGU+PEF1dGhvcj5NaWxsczwvQXV0aG9yPjxZZWFyPjIwMTY8L1llYXI+PFJl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TUt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</w:fldData>
        </w:fldChar>
      </w:r>
      <w:r w:rsidR="00142689">
        <w:rPr>
          <w:rFonts w:cs="Times New Roman"/>
          <w:lang w:val="en-IE"/>
        </w:rPr>
        <w:instrText xml:space="preserve"> ADDIN EN.CITE.DATA </w:instrText>
      </w:r>
      <w:r w:rsidR="00142689">
        <w:rPr>
          <w:rFonts w:cs="Times New Roman"/>
          <w:lang w:val="en-IE"/>
        </w:rPr>
      </w:r>
      <w:r w:rsidR="00142689">
        <w:rPr>
          <w:rFonts w:cs="Times New Roman"/>
          <w:lang w:val="en-IE"/>
        </w:rPr>
        <w:fldChar w:fldCharType="end"/>
      </w:r>
      <w:r w:rsidR="00247530">
        <w:rPr>
          <w:rFonts w:cs="Times New Roman"/>
          <w:lang w:val="en-IE"/>
        </w:rPr>
      </w:r>
      <w:r w:rsidR="00247530">
        <w:rPr>
          <w:rFonts w:cs="Times New Roman"/>
          <w:lang w:val="en-IE"/>
        </w:rPr>
        <w:fldChar w:fldCharType="separate"/>
      </w:r>
      <w:r w:rsidR="00142689">
        <w:rPr>
          <w:rFonts w:cs="Times New Roman"/>
          <w:noProof/>
          <w:lang w:val="en-IE"/>
        </w:rPr>
        <w:t>[</w:t>
      </w:r>
      <w:hyperlink w:anchor="_ENREF_2" w:tooltip="Mills, 2016 #6121" w:history="1">
        <w:r w:rsidR="005E4339">
          <w:rPr>
            <w:rFonts w:cs="Times New Roman"/>
            <w:noProof/>
            <w:lang w:val="en-IE"/>
          </w:rPr>
          <w:t>2-4</w:t>
        </w:r>
      </w:hyperlink>
      <w:r w:rsidR="00142689">
        <w:rPr>
          <w:rFonts w:cs="Times New Roman"/>
          <w:noProof/>
          <w:lang w:val="en-IE"/>
        </w:rPr>
        <w:t>]</w:t>
      </w:r>
      <w:r w:rsidR="00247530">
        <w:rPr>
          <w:rFonts w:cs="Times New Roman"/>
          <w:lang w:val="en-IE"/>
        </w:rPr>
        <w:fldChar w:fldCharType="end"/>
      </w:r>
      <w:r w:rsidR="000742AD">
        <w:rPr>
          <w:rFonts w:cs="Times New Roman"/>
          <w:lang w:val="en-IE"/>
        </w:rPr>
        <w:t xml:space="preserve">. </w:t>
      </w:r>
    </w:p>
    <w:p w14:paraId="54FF643E" w14:textId="77777777" w:rsidR="000767C7" w:rsidRDefault="000767C7" w:rsidP="006C549E">
      <w:pPr>
        <w:spacing w:after="0" w:line="360" w:lineRule="auto"/>
        <w:jc w:val="both"/>
        <w:rPr>
          <w:lang w:val="en-IE"/>
        </w:rPr>
      </w:pPr>
    </w:p>
    <w:p w14:paraId="22DFA20D" w14:textId="17BD9D26" w:rsidR="00D850CA" w:rsidRDefault="000767C7" w:rsidP="006C549E">
      <w:pPr>
        <w:spacing w:after="0" w:line="360" w:lineRule="auto"/>
        <w:jc w:val="both"/>
        <w:rPr>
          <w:lang w:val="en-IE"/>
        </w:rPr>
      </w:pPr>
      <w:r w:rsidRPr="00AD5153">
        <w:rPr>
          <w:lang w:val="en-IE"/>
        </w:rPr>
        <w:t xml:space="preserve">The measurement of metabolites in biological samples is primarily achieved using NMR and mass spectrometry-based techniques. </w:t>
      </w:r>
      <w:r w:rsidR="001F21E0" w:rsidRPr="00AD5153">
        <w:rPr>
          <w:lang w:val="en-IE"/>
        </w:rPr>
        <w:t>Data can be acquired as a full profile where as many metabolites as possible are measured or in a targeted mode where a list of predefined metabolites are measured. Each technology has a number of</w:t>
      </w:r>
      <w:r w:rsidR="00AD5153">
        <w:rPr>
          <w:lang w:val="en-IE"/>
        </w:rPr>
        <w:t xml:space="preserve"> advantages and disadvantages which have been detailed previously </w:t>
      </w:r>
      <w:r w:rsidR="00AD681A" w:rsidRPr="00AD681A">
        <w:rPr>
          <w:lang w:val="en-IE"/>
        </w:rPr>
        <w:fldChar w:fldCharType="begin"/>
      </w:r>
      <w:r w:rsidR="00142689">
        <w:rPr>
          <w:lang w:val="en-IE"/>
        </w:rPr>
        <w:instrText xml:space="preserve"> ADDIN EN.CITE &lt;EndNote&gt;&lt;Cite&gt;&lt;Author&gt;Griffin&lt;/Author&gt;&lt;Year&gt;2011&lt;/Year&gt;&lt;RecNum&gt;6084&lt;/RecNum&gt;&lt;DisplayText&gt;[5]&lt;/DisplayText&gt;&lt;record&gt;&lt;rec-number&gt;6084&lt;/rec-number&gt;&lt;foreign-keys&gt;&lt;key app="EN" db-id="v095tzat20zvfyepttove05rtaewae2f59re"&gt;6084&lt;/key&gt;&lt;/foreign-keys&gt;&lt;ref-type name="Journal Article"&gt;17&lt;/ref-type&gt;&lt;contributors&gt;&lt;authors&gt;&lt;author&gt;Griffin, J. L.&lt;/author&gt;&lt;author&gt;Atherton, H.&lt;/author&gt;&lt;author&gt;Shockcor, J.&lt;/author&gt;&lt;author&gt;Atzori, L.&lt;/author&gt;&lt;/authors&gt;&lt;/contributors&gt;&lt;auth-address&gt;MRC Human Nutrition Research, Elsie Widdowson Laboratory, Fulbourn Road, Cambridge CB1 9NL, UK. jules.griffin@ mrc-hnr.cam.ac.uk&lt;/auth-address&gt;&lt;titles&gt;&lt;title&gt;Metabolomics as a tool for cardiac research&lt;/title&gt;&lt;secondary-title&gt;Nat Rev Cardiol&lt;/secondary-title&gt;&lt;alt-title&gt;Nature reviews. Cardiology&lt;/alt-title&gt;&lt;/titles&gt;&lt;periodical&gt;&lt;full-title&gt;Nat Rev Cardiol&lt;/full-title&gt;&lt;abbr-1&gt;Nature reviews. Cardiology&lt;/abbr-1&gt;&lt;/periodical&gt;&lt;alt-periodical&gt;&lt;full-title&gt;Nat Rev Cardiol&lt;/full-title&gt;&lt;abbr-1&gt;Nature reviews. Cardiology&lt;/abbr-1&gt;&lt;/alt-periodical&gt;&lt;pages&gt;630-43&lt;/pages&gt;&lt;volume&gt;8&lt;/volume&gt;&lt;number&gt;11&lt;/number&gt;&lt;keywords&gt;&lt;keyword&gt;Biomarkers&lt;/keyword&gt;&lt;keyword&gt;Biomedical Technology/trends&lt;/keyword&gt;&lt;keyword&gt;Cardiovascular Diseases/*diagnosis/metabolism/pathology&lt;/keyword&gt;&lt;keyword&gt;Humans&lt;/keyword&gt;&lt;keyword&gt;Magnetic Resonance Spectroscopy&lt;/keyword&gt;&lt;keyword&gt;Mass Spectrometry&lt;/keyword&gt;&lt;keyword&gt;Metabolic Networks and Pathways&lt;/keyword&gt;&lt;/keywords&gt;&lt;dates&gt;&lt;year&gt;2011&lt;/year&gt;&lt;pub-dates&gt;&lt;date&gt;Nov&lt;/date&gt;&lt;/pub-dates&gt;&lt;/dates&gt;&lt;isbn&gt;1759-5010 (Electronic)&amp;#xD;1759-5002 (Linking)&lt;/isbn&gt;&lt;accession-num&gt;21931361&lt;/accession-num&gt;&lt;urls&gt;&lt;related-urls&gt;&lt;url&gt;http://www.ncbi.nlm.nih.gov/pubmed/21931361&lt;/url&gt;&lt;/related-urls&gt;&lt;/urls&gt;&lt;electronic-resource-num&gt;10.1038/nrcardio.2011.138&lt;/electronic-resource-num&gt;&lt;/record&gt;&lt;/Cite&gt;&lt;/EndNote&gt;</w:instrText>
      </w:r>
      <w:r w:rsidR="00AD681A" w:rsidRPr="00AD681A">
        <w:rPr>
          <w:lang w:val="en-IE"/>
        </w:rPr>
        <w:fldChar w:fldCharType="separate"/>
      </w:r>
      <w:r w:rsidR="00142689">
        <w:rPr>
          <w:noProof/>
          <w:lang w:val="en-IE"/>
        </w:rPr>
        <w:t>[</w:t>
      </w:r>
      <w:hyperlink w:anchor="_ENREF_5" w:tooltip="Griffin, 2011 #6084" w:history="1">
        <w:r w:rsidR="005E4339">
          <w:rPr>
            <w:noProof/>
            <w:lang w:val="en-IE"/>
          </w:rPr>
          <w:t>5</w:t>
        </w:r>
      </w:hyperlink>
      <w:r w:rsidR="00142689">
        <w:rPr>
          <w:noProof/>
          <w:lang w:val="en-IE"/>
        </w:rPr>
        <w:t>]</w:t>
      </w:r>
      <w:r w:rsidR="00AD681A" w:rsidRPr="00AD681A">
        <w:rPr>
          <w:lang w:val="en-IE"/>
        </w:rPr>
        <w:fldChar w:fldCharType="end"/>
      </w:r>
      <w:r w:rsidR="00AD5153" w:rsidRPr="00AD681A">
        <w:rPr>
          <w:lang w:val="en-IE"/>
        </w:rPr>
        <w:t>.</w:t>
      </w:r>
      <w:r w:rsidR="00AD5153">
        <w:rPr>
          <w:lang w:val="en-IE"/>
        </w:rPr>
        <w:t xml:space="preserve"> </w:t>
      </w:r>
      <w:r w:rsidR="00AD5153" w:rsidRPr="00B70A21">
        <w:rPr>
          <w:lang w:val="en-IE"/>
        </w:rPr>
        <w:t xml:space="preserve">Briefly, NMR-based metabolomics is a robust and </w:t>
      </w:r>
      <w:r w:rsidR="00B70A21" w:rsidRPr="00B70A21">
        <w:rPr>
          <w:lang w:val="en-IE"/>
        </w:rPr>
        <w:t>reproducible</w:t>
      </w:r>
      <w:r w:rsidR="00AD5153" w:rsidRPr="00B70A21">
        <w:rPr>
          <w:lang w:val="en-IE"/>
        </w:rPr>
        <w:t xml:space="preserve"> technique requiring minimal sample preparation, thus allowing relatively high-throughput analysis </w:t>
      </w:r>
      <w:r w:rsidR="00AD5153" w:rsidRPr="00B70A21">
        <w:rPr>
          <w:lang w:val="en-IE"/>
        </w:rPr>
        <w:fldChar w:fldCharType="begin">
          <w:fldData xml:space="preserve">PEVuZE5vdGU+PENpdGU+PEF1dGhvcj5EdW1hczwvQXV0aG9yPjxZZWFyPjIwMDY8L1llYXI+PFJl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</w:fldData>
        </w:fldChar>
      </w:r>
      <w:r w:rsidR="00142689">
        <w:rPr>
          <w:lang w:val="en-IE"/>
        </w:rPr>
        <w:instrText xml:space="preserve"> ADDIN EN.CITE </w:instrText>
      </w:r>
      <w:r w:rsidR="00142689">
        <w:rPr>
          <w:lang w:val="en-IE"/>
        </w:rPr>
        <w:fldChar w:fldCharType="begin">
          <w:fldData xml:space="preserve">PEVuZE5vdGU+PENpdGU+PEF1dGhvcj5EdW1hczwvQXV0aG9yPjxZZWFyPjIwMDY8L1llYXI+PFJl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</w:fldData>
        </w:fldChar>
      </w:r>
      <w:r w:rsidR="00142689">
        <w:rPr>
          <w:lang w:val="en-IE"/>
        </w:rPr>
        <w:instrText xml:space="preserve"> ADDIN EN.CITE.DATA </w:instrText>
      </w:r>
      <w:r w:rsidR="00142689">
        <w:rPr>
          <w:lang w:val="en-IE"/>
        </w:rPr>
      </w:r>
      <w:r w:rsidR="00142689">
        <w:rPr>
          <w:lang w:val="en-IE"/>
        </w:rPr>
        <w:fldChar w:fldCharType="end"/>
      </w:r>
      <w:r w:rsidR="00AD5153" w:rsidRPr="00B70A21">
        <w:rPr>
          <w:lang w:val="en-IE"/>
        </w:rPr>
      </w:r>
      <w:r w:rsidR="00AD5153" w:rsidRPr="00B70A21">
        <w:rPr>
          <w:lang w:val="en-IE"/>
        </w:rPr>
        <w:fldChar w:fldCharType="separate"/>
      </w:r>
      <w:r w:rsidR="00142689">
        <w:rPr>
          <w:noProof/>
          <w:lang w:val="en-IE"/>
        </w:rPr>
        <w:t>[</w:t>
      </w:r>
      <w:hyperlink w:anchor="_ENREF_6" w:tooltip="Dumas, 2006 #2740" w:history="1">
        <w:r w:rsidR="005E4339">
          <w:rPr>
            <w:noProof/>
            <w:lang w:val="en-IE"/>
          </w:rPr>
          <w:t>6</w:t>
        </w:r>
      </w:hyperlink>
      <w:r w:rsidR="00142689">
        <w:rPr>
          <w:noProof/>
          <w:lang w:val="en-IE"/>
        </w:rPr>
        <w:t>]</w:t>
      </w:r>
      <w:r w:rsidR="00AD5153" w:rsidRPr="00B70A21">
        <w:rPr>
          <w:lang w:val="en-IE"/>
        </w:rPr>
        <w:fldChar w:fldCharType="end"/>
      </w:r>
      <w:r w:rsidR="00AD5153" w:rsidRPr="00B70A21">
        <w:rPr>
          <w:lang w:val="en-IE"/>
        </w:rPr>
        <w:t xml:space="preserve">.  </w:t>
      </w:r>
      <w:r w:rsidR="00AD5153">
        <w:rPr>
          <w:lang w:val="en-IE"/>
        </w:rPr>
        <w:t xml:space="preserve">This </w:t>
      </w:r>
      <w:r w:rsidR="00AD5153">
        <w:rPr>
          <w:lang w:val="en-IE"/>
        </w:rPr>
        <w:lastRenderedPageBreak/>
        <w:t xml:space="preserve">reproducibility is extremely </w:t>
      </w:r>
      <w:r w:rsidR="00D850CA">
        <w:rPr>
          <w:lang w:val="en-IE"/>
        </w:rPr>
        <w:t xml:space="preserve">important when analysing samples from large epidemiology studies.  </w:t>
      </w:r>
      <w:r w:rsidR="00D850CA" w:rsidRPr="00D850CA">
        <w:rPr>
          <w:lang w:val="en-IE"/>
        </w:rPr>
        <w:t xml:space="preserve">Furthermore, NMR </w:t>
      </w:r>
      <w:r w:rsidRPr="00D850CA">
        <w:rPr>
          <w:lang w:val="en-IE"/>
        </w:rPr>
        <w:t xml:space="preserve">is non-destructive and thus preserves the </w:t>
      </w:r>
      <w:proofErr w:type="spellStart"/>
      <w:r w:rsidRPr="00D850CA">
        <w:rPr>
          <w:lang w:val="en-IE"/>
        </w:rPr>
        <w:t>biofluid</w:t>
      </w:r>
      <w:proofErr w:type="spellEnd"/>
      <w:r w:rsidRPr="00D850CA">
        <w:rPr>
          <w:lang w:val="en-IE"/>
        </w:rPr>
        <w:t xml:space="preserve"> and allows further analysis to be performed. </w:t>
      </w:r>
      <w:r w:rsidRPr="003526B4">
        <w:rPr>
          <w:lang w:val="en-IE"/>
        </w:rPr>
        <w:t xml:space="preserve">NMR-based metabolomics simultaneously provides structural and quantitative information, which can be </w:t>
      </w:r>
      <w:r w:rsidR="003526B4" w:rsidRPr="003526B4">
        <w:rPr>
          <w:lang w:val="en-IE"/>
        </w:rPr>
        <w:t>exploited for</w:t>
      </w:r>
      <w:r w:rsidRPr="003526B4">
        <w:rPr>
          <w:lang w:val="en-IE"/>
        </w:rPr>
        <w:t xml:space="preserve"> the identification of unknown metabolites, a major bottleneck in metabolomics. </w:t>
      </w:r>
      <w:r w:rsidR="00D850CA" w:rsidRPr="003526B4">
        <w:rPr>
          <w:lang w:val="en-IE"/>
        </w:rPr>
        <w:t>The</w:t>
      </w:r>
      <w:r w:rsidR="00D850CA" w:rsidRPr="00D850CA">
        <w:rPr>
          <w:lang w:val="en-IE"/>
        </w:rPr>
        <w:t xml:space="preserve"> major disadvantage of the NMR-based approach is the lack of sensitivity meaning </w:t>
      </w:r>
      <w:r w:rsidR="00D850CA">
        <w:rPr>
          <w:lang w:val="en-IE"/>
        </w:rPr>
        <w:t>that the approach</w:t>
      </w:r>
      <w:r w:rsidR="00D850CA" w:rsidRPr="00D850CA">
        <w:rPr>
          <w:lang w:val="en-IE"/>
        </w:rPr>
        <w:t xml:space="preserve"> results in the measurement of the most abundant metabolites only. </w:t>
      </w:r>
    </w:p>
    <w:p w14:paraId="72C3DE4E" w14:textId="77777777" w:rsidR="00AD681A" w:rsidRPr="00D850CA" w:rsidRDefault="00AD681A" w:rsidP="006C549E">
      <w:pPr>
        <w:spacing w:after="0" w:line="360" w:lineRule="auto"/>
        <w:jc w:val="both"/>
        <w:rPr>
          <w:lang w:val="en-IE"/>
        </w:rPr>
      </w:pPr>
    </w:p>
    <w:p w14:paraId="0B9D7F20" w14:textId="06DB84C9" w:rsidR="00993145" w:rsidRPr="00C7588C" w:rsidRDefault="00D850CA" w:rsidP="006C549E">
      <w:pPr>
        <w:spacing w:after="0" w:line="360" w:lineRule="auto"/>
        <w:jc w:val="both"/>
        <w:rPr>
          <w:lang w:val="en-IE"/>
        </w:rPr>
      </w:pPr>
      <w:r w:rsidRPr="00C7588C">
        <w:rPr>
          <w:lang w:val="en-IE"/>
        </w:rPr>
        <w:t xml:space="preserve">MS-based techniques </w:t>
      </w:r>
      <w:r w:rsidR="009250A2" w:rsidRPr="00C7588C">
        <w:rPr>
          <w:lang w:val="en-IE"/>
        </w:rPr>
        <w:t xml:space="preserve">are extremely </w:t>
      </w:r>
      <w:r w:rsidR="005C56AE" w:rsidRPr="00C7588C">
        <w:rPr>
          <w:lang w:val="en-IE"/>
        </w:rPr>
        <w:t xml:space="preserve">sensitive and enable a large </w:t>
      </w:r>
      <w:r w:rsidR="009250A2" w:rsidRPr="00C7588C">
        <w:rPr>
          <w:lang w:val="en-IE"/>
        </w:rPr>
        <w:t xml:space="preserve">coverage of the metabolome </w:t>
      </w:r>
      <w:r w:rsidR="009250A2" w:rsidRPr="00C7588C">
        <w:rPr>
          <w:lang w:val="en-IE"/>
        </w:rPr>
        <w:fldChar w:fldCharType="begin"/>
      </w:r>
      <w:r w:rsidR="00142689" w:rsidRPr="00C7588C">
        <w:rPr>
          <w:lang w:val="en-IE"/>
        </w:rPr>
        <w:instrText xml:space="preserve"> ADDIN EN.CITE &lt;EndNote&gt;&lt;Cite&gt;&lt;Author&gt;Griffin&lt;/Author&gt;&lt;Year&gt;2011&lt;/Year&gt;&lt;RecNum&gt;6084&lt;/RecNum&gt;&lt;DisplayText&gt;[5]&lt;/DisplayText&gt;&lt;record&gt;&lt;rec-number&gt;6084&lt;/rec-number&gt;&lt;foreign-keys&gt;&lt;key app="EN" db-id="v095tzat20zvfyepttove05rtaewae2f59re"&gt;6084&lt;/key&gt;&lt;/foreign-keys&gt;&lt;ref-type name="Journal Article"&gt;17&lt;/ref-type&gt;&lt;contributors&gt;&lt;authors&gt;&lt;author&gt;Griffin, J. L.&lt;/author&gt;&lt;author&gt;Atherton, H.&lt;/author&gt;&lt;author&gt;Shockcor, J.&lt;/author&gt;&lt;author&gt;Atzori, L.&lt;/author&gt;&lt;/authors&gt;&lt;/contributors&gt;&lt;auth-address&gt;MRC Human Nutrition Research, Elsie Widdowson Laboratory, Fulbourn Road, Cambridge CB1 9NL, UK. jules.griffin@ mrc-hnr.cam.ac.uk&lt;/auth-address&gt;&lt;titles&gt;&lt;title&gt;Metabolomics as a tool for cardiac research&lt;/title&gt;&lt;secondary-title&gt;Nat Rev Cardiol&lt;/secondary-title&gt;&lt;alt-title&gt;Nature reviews. Cardiology&lt;/alt-title&gt;&lt;/titles&gt;&lt;periodical&gt;&lt;full-title&gt;Nat Rev Cardiol&lt;/full-title&gt;&lt;abbr-1&gt;Nature reviews. Cardiology&lt;/abbr-1&gt;&lt;/periodical&gt;&lt;alt-periodical&gt;&lt;full-title&gt;Nat Rev Cardiol&lt;/full-title&gt;&lt;abbr-1&gt;Nature reviews. Cardiology&lt;/abbr-1&gt;&lt;/alt-periodical&gt;&lt;pages&gt;630-43&lt;/pages&gt;&lt;volume&gt;8&lt;/volume&gt;&lt;number&gt;11&lt;/number&gt;&lt;keywords&gt;&lt;keyword&gt;Biomarkers&lt;/keyword&gt;&lt;keyword&gt;Biomedical Technology/trends&lt;/keyword&gt;&lt;keyword&gt;Cardiovascular Diseases/*diagnosis/metabolism/pathology&lt;/keyword&gt;&lt;keyword&gt;Humans&lt;/keyword&gt;&lt;keyword&gt;Magnetic Resonance Spectroscopy&lt;/keyword&gt;&lt;keyword&gt;Mass Spectrometry&lt;/keyword&gt;&lt;keyword&gt;Metabolic Networks and Pathways&lt;/keyword&gt;&lt;/keywords&gt;&lt;dates&gt;&lt;year&gt;2011&lt;/year&gt;&lt;pub-dates&gt;&lt;date&gt;Nov&lt;/date&gt;&lt;/pub-dates&gt;&lt;/dates&gt;&lt;isbn&gt;1759-5010 (Electronic)&amp;#xD;1759-5002 (Linking)&lt;/isbn&gt;&lt;accession-num&gt;21931361&lt;/accession-num&gt;&lt;urls&gt;&lt;related-urls&gt;&lt;url&gt;http://www.ncbi.nlm.nih.gov/pubmed/21931361&lt;/url&gt;&lt;/related-urls&gt;&lt;/urls&gt;&lt;electronic-resource-num&gt;10.1038/nrcardio.2011.138&lt;/electronic-resource-num&gt;&lt;/record&gt;&lt;/Cite&gt;&lt;/EndNote&gt;</w:instrText>
      </w:r>
      <w:r w:rsidR="009250A2" w:rsidRPr="00C7588C">
        <w:rPr>
          <w:lang w:val="en-IE"/>
        </w:rPr>
        <w:fldChar w:fldCharType="separate"/>
      </w:r>
      <w:r w:rsidR="00142689" w:rsidRPr="00C7588C">
        <w:rPr>
          <w:noProof/>
          <w:lang w:val="en-IE"/>
        </w:rPr>
        <w:t>[</w:t>
      </w:r>
      <w:hyperlink w:anchor="_ENREF_5" w:tooltip="Griffin, 2011 #6084" w:history="1">
        <w:r w:rsidR="005E4339" w:rsidRPr="00C7588C">
          <w:rPr>
            <w:noProof/>
            <w:lang w:val="en-IE"/>
          </w:rPr>
          <w:t>5</w:t>
        </w:r>
      </w:hyperlink>
      <w:r w:rsidR="00142689" w:rsidRPr="00C7588C">
        <w:rPr>
          <w:noProof/>
          <w:lang w:val="en-IE"/>
        </w:rPr>
        <w:t>]</w:t>
      </w:r>
      <w:r w:rsidR="009250A2" w:rsidRPr="00C7588C">
        <w:rPr>
          <w:lang w:val="en-IE"/>
        </w:rPr>
        <w:fldChar w:fldCharType="end"/>
      </w:r>
      <w:r w:rsidR="009250A2" w:rsidRPr="00C7588C">
        <w:rPr>
          <w:lang w:val="en-IE"/>
        </w:rPr>
        <w:t xml:space="preserve">. </w:t>
      </w:r>
      <w:r w:rsidR="005C56AE" w:rsidRPr="00C7588C">
        <w:rPr>
          <w:lang w:val="en-IE"/>
        </w:rPr>
        <w:t>A drawback of the MS-based approaches is the reduced reproducibility in comparison to NMR-based metabolomics making the acquisition of samples from large epidemiological studies challenging.</w:t>
      </w:r>
      <w:r w:rsidR="00063F6C" w:rsidRPr="00C7588C">
        <w:rPr>
          <w:lang w:val="en-IE"/>
        </w:rPr>
        <w:t xml:space="preserve"> </w:t>
      </w:r>
      <w:r w:rsidR="009E0228" w:rsidRPr="00C7588C">
        <w:rPr>
          <w:lang w:val="en-IE"/>
        </w:rPr>
        <w:t xml:space="preserve">MS-based techniques commonly combine mass spectrometry with chromatography with the most common approaches being gas-chromatography-MS (GC-MS) and liquid-chromatography-MS (LC-MS). </w:t>
      </w:r>
      <w:r w:rsidR="005C56AE" w:rsidRPr="00C7588C">
        <w:rPr>
          <w:lang w:val="en-IE"/>
        </w:rPr>
        <w:t xml:space="preserve"> </w:t>
      </w:r>
      <w:r w:rsidR="009E0228" w:rsidRPr="00C7588C">
        <w:rPr>
          <w:lang w:val="en-IE"/>
        </w:rPr>
        <w:t>GC-MS is commonly used for detection of fatty acids and a range of polar metabolites such as amino acids, TCA cycle intermediates and glycolysis intermediates. For GC-MS the metabolites must be volatile or modified to become volatile; there are a number of compounds for which this will not work. For LC-MS, metabolites are first separated by liquid chromatography</w:t>
      </w:r>
      <w:r w:rsidR="00745C23" w:rsidRPr="00C7588C">
        <w:rPr>
          <w:lang w:val="en-IE"/>
        </w:rPr>
        <w:t xml:space="preserve"> and there are a range of columns available depending on the type of metabolites to be measured. </w:t>
      </w:r>
      <w:r w:rsidR="00424ECB" w:rsidRPr="00C7588C">
        <w:rPr>
          <w:lang w:val="en-IE"/>
        </w:rPr>
        <w:t xml:space="preserve">With respect to MS-Based techniques the analysis can be performed in a profiling mode where there is no prior selection of compound class or in a targeted mode where specific metabolite classes are measured. If a researcher has a particular hypothesis with respect a certain metabolite class a targeted analysis may be more appropriate. Furthermore for absolute quantification external standards and labelled internal standards are necessary.  However, for relative quantification the inclusion of labelled standards is not necessary and is often the starting point for many metabolomics studies.  </w:t>
      </w:r>
      <w:r w:rsidR="006C549E" w:rsidRPr="00C7588C">
        <w:rPr>
          <w:lang w:val="en-IE"/>
        </w:rPr>
        <w:t xml:space="preserve">As a result of the chemical diversity and range of metabolites present in biological samples no one technique will measure all metabolites present and the current trend is to apply multiple technology platforms in order to achieve maximum coverage of the metabolome. </w:t>
      </w:r>
      <w:r w:rsidR="00247530" w:rsidRPr="00C7588C">
        <w:rPr>
          <w:lang w:val="en-IE"/>
        </w:rPr>
        <w:t xml:space="preserve"> </w:t>
      </w:r>
      <w:r w:rsidR="00993145" w:rsidRPr="00C7588C">
        <w:rPr>
          <w:lang w:val="en-IE"/>
        </w:rPr>
        <w:t xml:space="preserve">The field of metabolomics is rapidly growing and </w:t>
      </w:r>
      <w:r w:rsidR="00D70C3B" w:rsidRPr="00C7588C">
        <w:rPr>
          <w:lang w:val="en-IE"/>
        </w:rPr>
        <w:t>applications are expanding across a range of disciplines. The present review will focus on applica</w:t>
      </w:r>
      <w:r w:rsidR="00247530" w:rsidRPr="00C7588C">
        <w:rPr>
          <w:lang w:val="en-IE"/>
        </w:rPr>
        <w:t xml:space="preserve">tions in Nutrition research. </w:t>
      </w:r>
    </w:p>
    <w:p w14:paraId="34229D28" w14:textId="77777777" w:rsidR="00993145" w:rsidRDefault="00993145" w:rsidP="006C549E">
      <w:pPr>
        <w:spacing w:after="0" w:line="360" w:lineRule="auto"/>
        <w:jc w:val="both"/>
        <w:rPr>
          <w:highlight w:val="yellow"/>
          <w:lang w:val="en-IE"/>
        </w:rPr>
      </w:pPr>
    </w:p>
    <w:p w14:paraId="2EF3D9A7" w14:textId="77777777" w:rsidR="00100E39" w:rsidRPr="00100E39" w:rsidRDefault="00100E39" w:rsidP="006C549E">
      <w:pPr>
        <w:spacing w:after="0" w:line="360" w:lineRule="auto"/>
        <w:jc w:val="both"/>
        <w:rPr>
          <w:b/>
          <w:lang w:val="en-IE"/>
        </w:rPr>
      </w:pPr>
      <w:r w:rsidRPr="00100E39">
        <w:rPr>
          <w:b/>
          <w:lang w:val="en-IE"/>
        </w:rPr>
        <w:t>Metabolomics workflow</w:t>
      </w:r>
    </w:p>
    <w:p w14:paraId="5BF1B881" w14:textId="579C5FC3" w:rsidR="00100E39" w:rsidRDefault="000878B7" w:rsidP="006C549E">
      <w:pPr>
        <w:spacing w:after="0" w:line="360" w:lineRule="auto"/>
        <w:jc w:val="both"/>
        <w:rPr>
          <w:highlight w:val="yellow"/>
          <w:lang w:val="en-IE"/>
        </w:rPr>
      </w:pPr>
      <w:r w:rsidRPr="004B1177">
        <w:rPr>
          <w:lang w:val="en-IE"/>
        </w:rPr>
        <w:t>The metabolomics workflow generally consists of the following steps: (1) sample</w:t>
      </w:r>
      <w:r w:rsidR="004B1177" w:rsidRPr="004B1177">
        <w:rPr>
          <w:lang w:val="en-IE"/>
        </w:rPr>
        <w:t xml:space="preserve"> collection and </w:t>
      </w:r>
      <w:r w:rsidRPr="004B1177">
        <w:rPr>
          <w:lang w:val="en-IE"/>
        </w:rPr>
        <w:t xml:space="preserve">preparation (2) data acquisition (3) data analysis and interpretation. </w:t>
      </w:r>
      <w:r w:rsidR="004B1177" w:rsidRPr="004B1177">
        <w:rPr>
          <w:lang w:val="en-IE"/>
        </w:rPr>
        <w:t xml:space="preserve">The options for data acquisition have been dealt with in the introduction. </w:t>
      </w:r>
    </w:p>
    <w:p w14:paraId="6CA4828A" w14:textId="77777777" w:rsidR="004B1177" w:rsidRDefault="004B1177" w:rsidP="006C549E">
      <w:pPr>
        <w:spacing w:after="0" w:line="360" w:lineRule="auto"/>
        <w:jc w:val="both"/>
        <w:rPr>
          <w:highlight w:val="yellow"/>
          <w:lang w:val="en-IE"/>
        </w:rPr>
      </w:pPr>
    </w:p>
    <w:p w14:paraId="2A9B9593" w14:textId="11153A7C" w:rsidR="0092470D" w:rsidRPr="004B1177" w:rsidRDefault="004B1177" w:rsidP="00F44743">
      <w:pPr>
        <w:spacing w:after="0" w:line="360" w:lineRule="auto"/>
        <w:jc w:val="both"/>
        <w:rPr>
          <w:u w:val="single"/>
        </w:rPr>
      </w:pPr>
      <w:r w:rsidRPr="004B1177">
        <w:rPr>
          <w:u w:val="single"/>
        </w:rPr>
        <w:t>Sample collection</w:t>
      </w:r>
    </w:p>
    <w:p w14:paraId="2DC5DF40" w14:textId="68C118EF" w:rsidR="0092470D" w:rsidRPr="00C7588C" w:rsidRDefault="0092470D" w:rsidP="006C549E">
      <w:pPr>
        <w:spacing w:after="0" w:line="360" w:lineRule="auto"/>
        <w:jc w:val="both"/>
        <w:rPr>
          <w:rFonts w:eastAsia="Times New Roman"/>
        </w:rPr>
      </w:pPr>
      <w:r w:rsidRPr="00C7588C">
        <w:t xml:space="preserve">Metabolomics has been applied to a range of </w:t>
      </w:r>
      <w:proofErr w:type="spellStart"/>
      <w:r w:rsidRPr="00C7588C">
        <w:t>biofluids</w:t>
      </w:r>
      <w:proofErr w:type="spellEnd"/>
      <w:r w:rsidRPr="00C7588C">
        <w:t xml:space="preserve">, including serum, plasma, urine, sweat, saliva and cerebrospinal fluid. </w:t>
      </w:r>
      <w:r w:rsidR="004B1177" w:rsidRPr="00C7588C">
        <w:t xml:space="preserve">In order to minimise </w:t>
      </w:r>
      <w:r w:rsidR="00DD2EFF" w:rsidRPr="00C7588C">
        <w:t>unwanted variation and artefacts in the datasets attention should be given to s</w:t>
      </w:r>
      <w:r w:rsidRPr="00C7588C">
        <w:t xml:space="preserve">ample collection procedures </w:t>
      </w:r>
      <w:r w:rsidRPr="00C7588C">
        <w:fldChar w:fldCharType="begin">
          <w:fldData xml:space="preserve">PEVuZE5vdGU+PENpdGU+PEF1dGhvcj5TY2FsYmVydDwvQXV0aG9yPjxZZWFyPjIwMDk8L1llYXI+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</w:fldData>
        </w:fldChar>
      </w:r>
      <w:r w:rsidR="00142689" w:rsidRPr="00C7588C">
        <w:instrText xml:space="preserve"> ADDIN EN.CITE </w:instrText>
      </w:r>
      <w:r w:rsidR="00142689" w:rsidRPr="00C7588C">
        <w:fldChar w:fldCharType="begin">
          <w:fldData xml:space="preserve">PEVuZE5vdGU+PENpdGU+PEF1dGhvcj5TY2FsYmVydDwvQXV0aG9yPjxZZWFyPjIwMDk8L1llYXI+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</w:fldData>
        </w:fldChar>
      </w:r>
      <w:r w:rsidR="00142689" w:rsidRPr="00C7588C">
        <w:instrText xml:space="preserve"> ADDIN EN.CITE.DATA </w:instrText>
      </w:r>
      <w:r w:rsidR="00142689" w:rsidRPr="00C7588C">
        <w:fldChar w:fldCharType="end"/>
      </w:r>
      <w:r w:rsidRPr="00C7588C">
        <w:fldChar w:fldCharType="separate"/>
      </w:r>
      <w:r w:rsidR="00142689" w:rsidRPr="00C7588C">
        <w:rPr>
          <w:noProof/>
        </w:rPr>
        <w:t>[</w:t>
      </w:r>
      <w:hyperlink w:anchor="_ENREF_7" w:tooltip="Scalbert, 2009 #6081" w:history="1">
        <w:r w:rsidR="005E4339" w:rsidRPr="00C7588C">
          <w:rPr>
            <w:noProof/>
          </w:rPr>
          <w:t>7-9</w:t>
        </w:r>
      </w:hyperlink>
      <w:r w:rsidR="00142689" w:rsidRPr="00C7588C">
        <w:rPr>
          <w:noProof/>
        </w:rPr>
        <w:t>]</w:t>
      </w:r>
      <w:r w:rsidRPr="00C7588C">
        <w:fldChar w:fldCharType="end"/>
      </w:r>
      <w:r w:rsidRPr="00C7588C">
        <w:t>. For example for collection of urine samples, storage on ice immediately following collection is recommended</w:t>
      </w:r>
      <w:r w:rsidR="00240233" w:rsidRPr="00C7588C">
        <w:t xml:space="preserve"> to prevent metabolite degradation</w:t>
      </w:r>
      <w:r w:rsidRPr="00C7588C">
        <w:t xml:space="preserve"> </w:t>
      </w:r>
      <w:r w:rsidRPr="00C7588C">
        <w:fldChar w:fldCharType="begin"/>
      </w:r>
      <w:r w:rsidR="00142689" w:rsidRPr="00C7588C">
        <w:instrText xml:space="preserve"> ADDIN EN.CITE &lt;EndNote&gt;&lt;Cite&gt;&lt;Author&gt;Scalbert&lt;/Author&gt;&lt;Year&gt;2009&lt;/Year&gt;&lt;RecNum&gt;6081&lt;/RecNum&gt;&lt;DisplayText&gt;[7]&lt;/DisplayText&gt;&lt;record&gt;&lt;rec-number&gt;6081&lt;/rec-number&gt;&lt;foreign-keys&gt;&lt;key app="EN" db-id="v095tzat20zvfyepttove05rtaewae2f59re"&gt;6081&lt;/key&gt;&lt;/foreign-keys&gt;&lt;ref-type name="Journal Article"&gt;17&lt;/ref-type&gt;&lt;contributors&gt;&lt;authors&gt;&lt;author&gt;Scalbert, A.&lt;/author&gt;&lt;author&gt;Brennan, L.&lt;/author&gt;&lt;author&gt;Fiehn, O.&lt;/author&gt;&lt;author&gt;Hankemeier, T.&lt;/author&gt;&lt;author&gt;Kristal, B. S.&lt;/author&gt;&lt;author&gt;van Ommen, B.&lt;/author&gt;&lt;author&gt;Pujos-Guillot, E.&lt;/author&gt;&lt;author&gt;Verheij, E.&lt;/author&gt;&lt;author&gt;Wishart, D.&lt;/author&gt;&lt;author&gt;Wopereis, S.&lt;/author&gt;&lt;/authors&gt;&lt;/contributors&gt;&lt;titles&gt;&lt;title&gt;Mass-spectrometry-based metabolomics: limitations and recommendations for future progress with particular focus on nutrition research&lt;/title&gt;&lt;secondary-title&gt;Metabolomics&lt;/secondary-title&gt;&lt;alt-title&gt;Metabolomics : Official journal of the Metabolomic Society&lt;/alt-title&gt;&lt;/titles&gt;&lt;periodical&gt;&lt;full-title&gt;Metabolomics&lt;/full-title&gt;&lt;abbr-1&gt;Metabolomics : Official journal of the Metabolomic Society&lt;/abbr-1&gt;&lt;/periodical&gt;&lt;alt-periodical&gt;&lt;full-title&gt;Metabolomics&lt;/full-title&gt;&lt;abbr-1&gt;Metabolomics : Official journal of the Metabolomic Society&lt;/abbr-1&gt;&lt;/alt-periodical&gt;&lt;pages&gt;435-458&lt;/pages&gt;&lt;volume&gt;5&lt;/volume&gt;&lt;number&gt;4&lt;/number&gt;&lt;dates&gt;&lt;year&gt;2009&lt;/year&gt;&lt;pub-dates&gt;&lt;date&gt;Dec&lt;/date&gt;&lt;/pub-dates&gt;&lt;/dates&gt;&lt;isbn&gt;1573-3882 (Print)&lt;/isbn&gt;&lt;accession-num&gt;20046865&lt;/accession-num&gt;&lt;urls&gt;&lt;related-urls&gt;&lt;url&gt;http://www.ncbi.nlm.nih.gov/pubmed/20046865&lt;/url&gt;&lt;/related-urls&gt;&lt;/urls&gt;&lt;custom2&gt;2794347&lt;/custom2&gt;&lt;electronic-resource-num&gt;10.1007/s11306-009-0168-0&lt;/electronic-resource-num&gt;&lt;/record&gt;&lt;/Cite&gt;&lt;/EndNote&gt;</w:instrText>
      </w:r>
      <w:r w:rsidRPr="00C7588C">
        <w:fldChar w:fldCharType="separate"/>
      </w:r>
      <w:r w:rsidR="00142689" w:rsidRPr="00C7588C">
        <w:rPr>
          <w:noProof/>
        </w:rPr>
        <w:t>[</w:t>
      </w:r>
      <w:hyperlink w:anchor="_ENREF_7" w:tooltip="Scalbert, 2009 #6081" w:history="1">
        <w:r w:rsidR="005E4339" w:rsidRPr="00C7588C">
          <w:rPr>
            <w:noProof/>
          </w:rPr>
          <w:t>7</w:t>
        </w:r>
      </w:hyperlink>
      <w:r w:rsidR="00142689" w:rsidRPr="00C7588C">
        <w:rPr>
          <w:noProof/>
        </w:rPr>
        <w:t>]</w:t>
      </w:r>
      <w:r w:rsidRPr="00C7588C">
        <w:fldChar w:fldCharType="end"/>
      </w:r>
      <w:r w:rsidRPr="00C7588C">
        <w:t xml:space="preserve">. </w:t>
      </w:r>
      <w:r w:rsidR="00240233" w:rsidRPr="00C7588C">
        <w:t>Moreover, s</w:t>
      </w:r>
      <w:r w:rsidR="00DD2EFF" w:rsidRPr="00C7588C">
        <w:t>ample storage should be at -80C</w:t>
      </w:r>
      <w:r w:rsidR="00E62754" w:rsidRPr="00C7588C">
        <w:t xml:space="preserve"> for long term storage</w:t>
      </w:r>
      <w:r w:rsidR="00DD2EFF" w:rsidRPr="00C7588C">
        <w:t xml:space="preserve">. </w:t>
      </w:r>
      <w:r w:rsidRPr="00C7588C">
        <w:t>For blood samples it is important to pay attention to the collection procedure.</w:t>
      </w:r>
      <w:r w:rsidR="00DD2EFF" w:rsidRPr="00C7588C">
        <w:t xml:space="preserve"> </w:t>
      </w:r>
      <w:r w:rsidR="00F44743" w:rsidRPr="00C7588C">
        <w:rPr>
          <w:rFonts w:eastAsia="Times New Roman"/>
        </w:rPr>
        <w:t>In relation to blood samples it is i</w:t>
      </w:r>
      <w:r w:rsidR="00E62754" w:rsidRPr="00C7588C">
        <w:rPr>
          <w:rFonts w:eastAsia="Times New Roman"/>
        </w:rPr>
        <w:t xml:space="preserve">mperative that attention is given </w:t>
      </w:r>
      <w:r w:rsidR="00F44743" w:rsidRPr="00C7588C">
        <w:rPr>
          <w:rFonts w:eastAsia="Times New Roman"/>
        </w:rPr>
        <w:t>to collection procedures in order to standardise the quenching of metabolism: failure to do so will introduce un-wanted variation into the data. Studies have demonstrated that collection procedures including processing, storage and transport have the potential to impact on the metabolic profile</w:t>
      </w:r>
      <w:r w:rsidR="00E62754" w:rsidRPr="00C7588C">
        <w:rPr>
          <w:rFonts w:eastAsia="Times New Roman"/>
        </w:rPr>
        <w:t xml:space="preserve"> </w:t>
      </w:r>
      <w:r w:rsidR="006D7126" w:rsidRPr="00C7588C">
        <w:rPr>
          <w:rFonts w:eastAsia="Times New Roman"/>
        </w:rPr>
        <w:fldChar w:fldCharType="begin">
          <w:fldData xml:space="preserve">PEVuZE5vdGU+PENpdGU+PEF1dGhvcj5EdW5uPC9BdXRob3I+PFllYXI+MjAwODwvWWVhcj48UmVj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</w:fldData>
        </w:fldChar>
      </w:r>
      <w:r w:rsidR="00142689" w:rsidRPr="00C7588C">
        <w:rPr>
          <w:rFonts w:eastAsia="Times New Roman"/>
        </w:rPr>
        <w:instrText xml:space="preserve"> ADDIN EN.CITE </w:instrText>
      </w:r>
      <w:r w:rsidR="00142689" w:rsidRPr="00C7588C">
        <w:rPr>
          <w:rFonts w:eastAsia="Times New Roman"/>
        </w:rPr>
        <w:fldChar w:fldCharType="begin">
          <w:fldData xml:space="preserve">PEVuZE5vdGU+PENpdGU+PEF1dGhvcj5EdW5uPC9BdXRob3I+PFllYXI+MjAwODwvWWVhcj48UmVj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</w:fldData>
        </w:fldChar>
      </w:r>
      <w:r w:rsidR="00142689" w:rsidRPr="00C7588C">
        <w:rPr>
          <w:rFonts w:eastAsia="Times New Roman"/>
        </w:rPr>
        <w:instrText xml:space="preserve"> ADDIN EN.CITE.DATA </w:instrText>
      </w:r>
      <w:r w:rsidR="00142689" w:rsidRPr="00C7588C">
        <w:rPr>
          <w:rFonts w:eastAsia="Times New Roman"/>
        </w:rPr>
      </w:r>
      <w:r w:rsidR="00142689" w:rsidRPr="00C7588C">
        <w:rPr>
          <w:rFonts w:eastAsia="Times New Roman"/>
        </w:rPr>
        <w:fldChar w:fldCharType="end"/>
      </w:r>
      <w:r w:rsidR="006D7126" w:rsidRPr="00C7588C">
        <w:rPr>
          <w:rFonts w:eastAsia="Times New Roman"/>
        </w:rPr>
      </w:r>
      <w:r w:rsidR="006D7126" w:rsidRPr="00C7588C">
        <w:rPr>
          <w:rFonts w:eastAsia="Times New Roman"/>
        </w:rPr>
        <w:fldChar w:fldCharType="separate"/>
      </w:r>
      <w:r w:rsidR="00142689" w:rsidRPr="00C7588C">
        <w:rPr>
          <w:rFonts w:eastAsia="Times New Roman"/>
          <w:noProof/>
        </w:rPr>
        <w:t>[</w:t>
      </w:r>
      <w:hyperlink w:anchor="_ENREF_10" w:tooltip="Dunn, 2008 #4996" w:history="1">
        <w:r w:rsidR="005E4339" w:rsidRPr="00C7588C">
          <w:rPr>
            <w:rFonts w:eastAsia="Times New Roman"/>
            <w:noProof/>
          </w:rPr>
          <w:t>10</w:t>
        </w:r>
      </w:hyperlink>
      <w:r w:rsidR="00142689" w:rsidRPr="00C7588C">
        <w:rPr>
          <w:rFonts w:eastAsia="Times New Roman"/>
          <w:noProof/>
        </w:rPr>
        <w:t xml:space="preserve">, </w:t>
      </w:r>
      <w:hyperlink w:anchor="_ENREF_11" w:tooltip="Teahan, 2006 #4992" w:history="1">
        <w:r w:rsidR="005E4339" w:rsidRPr="00C7588C">
          <w:rPr>
            <w:rFonts w:eastAsia="Times New Roman"/>
            <w:noProof/>
          </w:rPr>
          <w:t>11</w:t>
        </w:r>
      </w:hyperlink>
      <w:r w:rsidR="00142689" w:rsidRPr="00C7588C">
        <w:rPr>
          <w:rFonts w:eastAsia="Times New Roman"/>
          <w:noProof/>
        </w:rPr>
        <w:t>]</w:t>
      </w:r>
      <w:r w:rsidR="006D7126" w:rsidRPr="00C7588C">
        <w:rPr>
          <w:rFonts w:eastAsia="Times New Roman"/>
        </w:rPr>
        <w:fldChar w:fldCharType="end"/>
      </w:r>
      <w:r w:rsidR="00F44743" w:rsidRPr="00C7588C">
        <w:rPr>
          <w:rFonts w:eastAsia="Times New Roman"/>
        </w:rPr>
        <w:t xml:space="preserve">. </w:t>
      </w:r>
      <w:r w:rsidR="00DD2EFF" w:rsidRPr="00C7588C">
        <w:t>When collecting serum samples</w:t>
      </w:r>
      <w:r w:rsidRPr="00C7588C">
        <w:t xml:space="preserve"> it is </w:t>
      </w:r>
      <w:r w:rsidR="00DD2EFF" w:rsidRPr="00C7588C">
        <w:t>essential</w:t>
      </w:r>
      <w:r w:rsidRPr="00C7588C">
        <w:t xml:space="preserve"> that samples are all allowed to clot for the same time period and processed in a uniform fashion. When using plasma samples one needs to consider the anti-coagulant used: EDTA is not suited to NMR analysis as it gives extra resonances</w:t>
      </w:r>
      <w:r w:rsidR="00DD2EFF" w:rsidRPr="00C7588C">
        <w:t xml:space="preserve"> and indeed some reports have also reported issues with MS-based analysis</w:t>
      </w:r>
      <w:r w:rsidRPr="00C7588C">
        <w:t xml:space="preserve">. The method of choice is to use lithium heparin tubes </w:t>
      </w:r>
      <w:r w:rsidRPr="00C7588C">
        <w:fldChar w:fldCharType="begin"/>
      </w:r>
      <w:r w:rsidR="00142689" w:rsidRPr="00C7588C">
        <w:instrText xml:space="preserve"> ADDIN EN.CITE &lt;EndNote&gt;&lt;Cite&gt;&lt;Author&gt;Pinto&lt;/Author&gt;&lt;Year&gt;2014&lt;/Year&gt;&lt;RecNum&gt;2904&lt;/RecNum&gt;&lt;DisplayText&gt;[12]&lt;/DisplayText&gt;&lt;record&gt;&lt;rec-number&gt;2904&lt;/rec-number&gt;&lt;foreign-keys&gt;&lt;key app="EN" db-id="zsvppps56xfxtde2pf9vssvkddpp0sste9tv"&gt;2904&lt;/key&gt;&lt;/foreign-keys&gt;&lt;ref-type name="Journal Article"&gt;17&lt;/ref-type&gt;&lt;contributors&gt;&lt;authors&gt;&lt;author&gt;Pinto, J.&lt;/author&gt;&lt;author&gt;Domingues, M. R.&lt;/author&gt;&lt;author&gt;Galhano, E.&lt;/author&gt;&lt;author&gt;Pita, C.&lt;/author&gt;&lt;author&gt;Almeida Mdo, C.&lt;/author&gt;&lt;author&gt;Carreira, I. M.&lt;/author&gt;&lt;author&gt;Gil, A. M.&lt;/author&gt;&lt;/authors&gt;&lt;/contributors&gt;&lt;auth-address&gt;CICECO - Department of Chemistry, Campus Universitario de Santiago, Universidade de Aveiro, 3810-193 Aveiro, Portugal. agil@ua.pt.&lt;/auth-address&gt;&lt;titles&gt;&lt;title&gt;Human plasma stability during handling and storage: impact on NMR metabolomics&lt;/title&gt;&lt;secondary-title&gt;Analyst&lt;/secondary-title&gt;&lt;alt-title&gt;The Analyst&lt;/alt-title&gt;&lt;/titles&gt;&lt;periodical&gt;&lt;full-title&gt;Analyst&lt;/full-title&gt;&lt;/periodical&gt;&lt;pages&gt;1168-77&lt;/pages&gt;&lt;volume&gt;139&lt;/volume&gt;&lt;number&gt;5&lt;/number&gt;&lt;edition&gt;2014/01/21&lt;/edition&gt;&lt;dates&gt;&lt;year&gt;2014&lt;/year&gt;&lt;pub-dates&gt;&lt;date&gt;Mar 7&lt;/date&gt;&lt;/pub-dates&gt;&lt;/dates&gt;&lt;isbn&gt;1364-5528 (Electronic)&amp;#xD;0003-2654 (Linking)&lt;/isbn&gt;&lt;accession-num&gt;24443722&lt;/accession-num&gt;&lt;work-type&gt;Research Support, Non-U.S. Gov&amp;apos;t&lt;/work-type&gt;&lt;urls&gt;&lt;related-urls&gt;&lt;url&gt;http://www.ncbi.nlm.nih.gov/pubmed/24443722&lt;/url&gt;&lt;/related-urls&gt;&lt;/urls&gt;&lt;electronic-resource-num&gt;10.1039/c3an02188b&lt;/electronic-resource-num&gt;&lt;language&gt;eng&lt;/language&gt;&lt;/record&gt;&lt;/Cite&gt;&lt;/EndNote&gt;</w:instrText>
      </w:r>
      <w:r w:rsidRPr="00C7588C">
        <w:fldChar w:fldCharType="separate"/>
      </w:r>
      <w:r w:rsidR="00142689" w:rsidRPr="00C7588C">
        <w:rPr>
          <w:noProof/>
        </w:rPr>
        <w:t>[</w:t>
      </w:r>
      <w:hyperlink w:anchor="_ENREF_12" w:tooltip="Pinto, 2014 #2904" w:history="1">
        <w:r w:rsidR="005E4339" w:rsidRPr="00C7588C">
          <w:rPr>
            <w:noProof/>
          </w:rPr>
          <w:t>12</w:t>
        </w:r>
      </w:hyperlink>
      <w:r w:rsidR="00142689" w:rsidRPr="00C7588C">
        <w:rPr>
          <w:noProof/>
        </w:rPr>
        <w:t>]</w:t>
      </w:r>
      <w:r w:rsidRPr="00C7588C">
        <w:fldChar w:fldCharType="end"/>
      </w:r>
      <w:r w:rsidRPr="00C7588C">
        <w:t xml:space="preserve">. Following collection of samples, storage at the lowest possible temperature is recommended, to reduce metabolite decay and freeze-thaw cycles should be avoided </w:t>
      </w:r>
      <w:r w:rsidRPr="00C7588C">
        <w:fldChar w:fldCharType="begin">
          <w:fldData xml:space="preserve">PEVuZE5vdGU+PENpdGU+PEF1dGhvcj5aaGFuZzwvQXV0aG9yPjxZZWFyPjIwMTI8L1llYXI+PFJl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=
</w:fldData>
        </w:fldChar>
      </w:r>
      <w:r w:rsidR="00142689" w:rsidRPr="00C7588C">
        <w:instrText xml:space="preserve"> ADDIN EN.CITE </w:instrText>
      </w:r>
      <w:r w:rsidR="00142689" w:rsidRPr="00C7588C">
        <w:fldChar w:fldCharType="begin">
          <w:fldData xml:space="preserve">PEVuZE5vdGU+PENpdGU+PEF1dGhvcj5aaGFuZzwvQXV0aG9yPjxZZWFyPjIwMTI8L1llYXI+PFJl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=
</w:fldData>
        </w:fldChar>
      </w:r>
      <w:r w:rsidR="00142689" w:rsidRPr="00C7588C">
        <w:instrText xml:space="preserve"> ADDIN EN.CITE.DATA </w:instrText>
      </w:r>
      <w:r w:rsidR="00142689" w:rsidRPr="00C7588C">
        <w:fldChar w:fldCharType="end"/>
      </w:r>
      <w:r w:rsidRPr="00C7588C">
        <w:fldChar w:fldCharType="separate"/>
      </w:r>
      <w:r w:rsidR="00142689" w:rsidRPr="00C7588C">
        <w:rPr>
          <w:noProof/>
        </w:rPr>
        <w:t>[</w:t>
      </w:r>
      <w:hyperlink w:anchor="_ENREF_13" w:tooltip="Zhang, 2012 #2886" w:history="1">
        <w:r w:rsidR="005E4339" w:rsidRPr="00C7588C">
          <w:rPr>
            <w:noProof/>
          </w:rPr>
          <w:t>13</w:t>
        </w:r>
      </w:hyperlink>
      <w:r w:rsidR="00142689" w:rsidRPr="00C7588C">
        <w:rPr>
          <w:noProof/>
        </w:rPr>
        <w:t xml:space="preserve">, </w:t>
      </w:r>
      <w:hyperlink w:anchor="_ENREF_14" w:tooltip="Lauridsen, 2007 #2901" w:history="1">
        <w:r w:rsidR="005E4339" w:rsidRPr="00C7588C">
          <w:rPr>
            <w:noProof/>
          </w:rPr>
          <w:t>14</w:t>
        </w:r>
      </w:hyperlink>
      <w:r w:rsidR="00142689" w:rsidRPr="00C7588C">
        <w:rPr>
          <w:noProof/>
        </w:rPr>
        <w:t>]</w:t>
      </w:r>
      <w:r w:rsidRPr="00C7588C">
        <w:fldChar w:fldCharType="end"/>
      </w:r>
      <w:r w:rsidRPr="00C7588C">
        <w:t xml:space="preserve">. </w:t>
      </w:r>
      <w:r w:rsidR="006D7126" w:rsidRPr="00C7588C">
        <w:t xml:space="preserve">Overall, to reduce unwanted variation and bias in the data it is essential that standard operating procedures are in place for collection of samples. </w:t>
      </w:r>
    </w:p>
    <w:p w14:paraId="218D49D5" w14:textId="77777777" w:rsidR="004805BB" w:rsidRDefault="004805BB" w:rsidP="006C549E">
      <w:pPr>
        <w:spacing w:after="0" w:line="360" w:lineRule="auto"/>
        <w:jc w:val="both"/>
        <w:rPr>
          <w:lang w:val="en-IE"/>
        </w:rPr>
      </w:pPr>
    </w:p>
    <w:p w14:paraId="463F862D" w14:textId="77777777" w:rsidR="00240233" w:rsidRPr="00DD2EFF" w:rsidRDefault="00240233" w:rsidP="006C549E">
      <w:pPr>
        <w:spacing w:after="0" w:line="360" w:lineRule="auto"/>
        <w:jc w:val="both"/>
        <w:rPr>
          <w:lang w:val="en-IE"/>
        </w:rPr>
      </w:pPr>
    </w:p>
    <w:p w14:paraId="44563AEF" w14:textId="77777777" w:rsidR="004805BB" w:rsidRPr="00DD2EFF" w:rsidRDefault="004805BB" w:rsidP="006C549E">
      <w:pPr>
        <w:spacing w:after="0" w:line="360" w:lineRule="auto"/>
        <w:jc w:val="both"/>
        <w:rPr>
          <w:u w:val="single"/>
          <w:lang w:val="en-IE"/>
        </w:rPr>
      </w:pPr>
      <w:r w:rsidRPr="00DD2EFF">
        <w:rPr>
          <w:u w:val="single"/>
          <w:lang w:val="en-IE"/>
        </w:rPr>
        <w:t>Statistical Analysis</w:t>
      </w:r>
    </w:p>
    <w:p w14:paraId="3B1FB266" w14:textId="60A10C43" w:rsidR="004805BB" w:rsidRDefault="004805BB" w:rsidP="006C549E">
      <w:pPr>
        <w:spacing w:after="0" w:line="360" w:lineRule="auto"/>
        <w:jc w:val="both"/>
        <w:rPr>
          <w:rFonts w:cs="Times New Roman"/>
          <w:lang w:val="en-IE"/>
        </w:rPr>
      </w:pPr>
      <w:r w:rsidRPr="004805BB">
        <w:t xml:space="preserve">A range of techniques exist for metabolomics data analysis and the readers are referred to the following reviews for detailed descriptions of the various techniques used </w:t>
      </w:r>
      <w:r w:rsidR="003A15F4">
        <w:fldChar w:fldCharType="begin">
          <w:fldData xml:space="preserve">PEVuZE5vdGU+PENpdGU+PEF1dGhvcj5CYXJ0ZWw8L0F1dGhvcj48WWVhcj4yMDEzPC9ZZWFyPjxS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</w:fldData>
        </w:fldChar>
      </w:r>
      <w:r w:rsidR="00142689">
        <w:instrText xml:space="preserve"> ADDIN EN.CITE </w:instrText>
      </w:r>
      <w:r w:rsidR="00142689">
        <w:fldChar w:fldCharType="begin">
          <w:fldData xml:space="preserve">PEVuZE5vdGU+PENpdGU+PEF1dGhvcj5CYXJ0ZWw8L0F1dGhvcj48WWVhcj4yMDEzPC9ZZWFyPjxS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</w:fldData>
        </w:fldChar>
      </w:r>
      <w:r w:rsidR="00142689">
        <w:instrText xml:space="preserve"> ADDIN EN.CITE.DATA </w:instrText>
      </w:r>
      <w:r w:rsidR="00142689">
        <w:fldChar w:fldCharType="end"/>
      </w:r>
      <w:r w:rsidR="003A15F4">
        <w:fldChar w:fldCharType="separate"/>
      </w:r>
      <w:r w:rsidR="00142689">
        <w:rPr>
          <w:noProof/>
        </w:rPr>
        <w:t>[</w:t>
      </w:r>
      <w:hyperlink w:anchor="_ENREF_15" w:tooltip="Bartel, 2013 #6125" w:history="1">
        <w:r w:rsidR="005E4339">
          <w:rPr>
            <w:noProof/>
          </w:rPr>
          <w:t>15-17</w:t>
        </w:r>
      </w:hyperlink>
      <w:r w:rsidR="00142689">
        <w:rPr>
          <w:noProof/>
        </w:rPr>
        <w:t>]</w:t>
      </w:r>
      <w:r w:rsidR="003A15F4">
        <w:fldChar w:fldCharType="end"/>
      </w:r>
      <w:r w:rsidRPr="003526B4">
        <w:t>. The present review will focus on giving an overview of some options available to the user with some guidelines on key issues to pay attention to.</w:t>
      </w:r>
      <w:r w:rsidR="003526B4">
        <w:t xml:space="preserve"> </w:t>
      </w:r>
      <w:r w:rsidRPr="004805BB">
        <w:t>Data analysis often commences with unsupervised data analysis to enable the researcher to have an overview of the data and to identify any underlying trends in the dataset. Principal Component Analysis (PCA) and Hierarchical Clustering Analysis (HCA)</w:t>
      </w:r>
      <w:r>
        <w:t xml:space="preserve"> are examples of unsupervised data analysis approaches</w:t>
      </w:r>
      <w:r w:rsidRPr="004805BB">
        <w:t xml:space="preserve">. PCA is one of the most popular data analysis techniques for exploring metabolite </w:t>
      </w:r>
      <w:r>
        <w:t>datasets and is particularly useful for identifying outlier samples</w:t>
      </w:r>
      <w:r w:rsidRPr="004805BB">
        <w:t xml:space="preserve">. PCA allows the reduction of a large number of variables to a smaller number of principal components which are linear combinations of the original variables.  </w:t>
      </w:r>
      <w:r w:rsidRPr="00C7588C">
        <w:t xml:space="preserve">Visualisation of the principal components in scores plot enables the user to identify outlier samples and trends within the data.  </w:t>
      </w:r>
      <w:r w:rsidR="00D20065" w:rsidRPr="00C7588C">
        <w:t>A</w:t>
      </w:r>
      <w:r w:rsidR="006F5614" w:rsidRPr="00C7588C">
        <w:t>n example</w:t>
      </w:r>
      <w:r w:rsidR="00D20065" w:rsidRPr="00C7588C">
        <w:t xml:space="preserve"> of a PCA plot is depicted in Figure 1. </w:t>
      </w:r>
      <w:r w:rsidR="003526B4" w:rsidRPr="00C7588C">
        <w:t>W</w:t>
      </w:r>
      <w:r w:rsidRPr="00C7588C">
        <w:t>hen performing PCA</w:t>
      </w:r>
      <w:r w:rsidR="003526B4" w:rsidRPr="00C7588C">
        <w:t xml:space="preserve"> one should always </w:t>
      </w:r>
      <w:r w:rsidRPr="00C7588C">
        <w:t>check the variance explained by the model and the number of principal components obtained</w:t>
      </w:r>
      <w:r w:rsidR="003526B4" w:rsidRPr="00C7588C">
        <w:t xml:space="preserve">; care needs </w:t>
      </w:r>
      <w:r w:rsidRPr="00C7588C">
        <w:t xml:space="preserve">to be </w:t>
      </w:r>
      <w:r w:rsidR="003526B4" w:rsidRPr="00C7588C">
        <w:t xml:space="preserve">taken with </w:t>
      </w:r>
      <w:r w:rsidRPr="00C7588C">
        <w:t xml:space="preserve">models that explain </w:t>
      </w:r>
      <w:r w:rsidR="003526B4" w:rsidRPr="00C7588C">
        <w:t>a</w:t>
      </w:r>
      <w:r w:rsidRPr="00C7588C">
        <w:t xml:space="preserve"> low amount of the variance. </w:t>
      </w:r>
      <w:r w:rsidR="00A35D66" w:rsidRPr="00C7588C">
        <w:t xml:space="preserve">When reporting PCA models it is imperative the variance explained by each </w:t>
      </w:r>
      <w:r w:rsidR="00A35D66">
        <w:t xml:space="preserve">component is reported. </w:t>
      </w:r>
      <w:r w:rsidRPr="004805BB">
        <w:t>A further important point to realise when using PCA for data analysis is that it optimises variance in the dataset, as opposed to any class distinction. Thus if the inter-individual variation is greater than treatment variation the first few principal components may reveal no separation due to group, thus potentially leading researchers to draw incorrect conclusions</w:t>
      </w:r>
      <w:r w:rsidRPr="00DA1C65">
        <w:t xml:space="preserve">. </w:t>
      </w:r>
      <w:r w:rsidR="00DA1C65" w:rsidRPr="00DA1C65">
        <w:t>Work in our laboratory extended the</w:t>
      </w:r>
      <w:r w:rsidRPr="00DA1C65">
        <w:t xml:space="preserve"> PCA approach </w:t>
      </w:r>
      <w:r w:rsidR="00DA1C65" w:rsidRPr="00DA1C65">
        <w:t xml:space="preserve">to enable </w:t>
      </w:r>
      <w:r w:rsidRPr="00DA1C65">
        <w:t>addition of co-variates to the model</w:t>
      </w:r>
      <w:r w:rsidR="00DA1C65" w:rsidRPr="00DA1C65">
        <w:t xml:space="preserve"> </w:t>
      </w:r>
      <w:r w:rsidR="003A15F4">
        <w:fldChar w:fldCharType="begin"/>
      </w:r>
      <w:r w:rsidR="00142689">
        <w:instrText xml:space="preserve"> ADDIN EN.CITE &lt;EndNote&gt;&lt;Cite&gt;&lt;Author&gt;Nyamundanda&lt;/Author&gt;&lt;Year&gt;2010&lt;/Year&gt;&lt;RecNum&gt;6124&lt;/RecNum&gt;&lt;DisplayText&gt;[18]&lt;/DisplayText&gt;&lt;record&gt;&lt;rec-number&gt;6124&lt;/rec-number&gt;&lt;foreign-keys&gt;&lt;key app="EN" db-id="v095tzat20zvfyepttove05rtaewae2f59re"&gt;6124&lt;/key&gt;&lt;/foreign-keys&gt;&lt;ref-type name="Journal Article"&gt;17&lt;/ref-type&gt;&lt;contributors&gt;&lt;authors&gt;&lt;author&gt;Nyamundanda, G.&lt;/author&gt;&lt;author&gt;Brennan, L.&lt;/author&gt;&lt;author&gt;Gormley, I. C.&lt;/author&gt;&lt;/authors&gt;&lt;/contributors&gt;&lt;auth-address&gt;School of Mathematical Sciences, University College Dublin, Ireland.&lt;/auth-address&gt;&lt;titles&gt;&lt;title&gt;Probabilistic principal component analysis for metabolomic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71&lt;/pages&gt;&lt;volume&gt;11&lt;/volume&gt;&lt;keywords&gt;&lt;keyword&gt;Algorithms&lt;/keyword&gt;&lt;keyword&gt;Databases, Factual&lt;/keyword&gt;&lt;keyword&gt;Metabolomics/*methods&lt;/keyword&gt;&lt;keyword&gt;*Principal Component Analysis&lt;/keyword&gt;&lt;/keywords&gt;&lt;dates&gt;&lt;year&gt;2010&lt;/year&gt;&lt;/dates&gt;&lt;isbn&gt;1471-2105 (Electronic)&amp;#xD;1471-2105 (Linking)&lt;/isbn&gt;&lt;accession-num&gt;21092268&lt;/accession-num&gt;&lt;urls&gt;&lt;related-urls&gt;&lt;url&gt;http://www.ncbi.nlm.nih.gov/pubmed/21092268&lt;/url&gt;&lt;/related-urls&gt;&lt;/urls&gt;&lt;custom2&gt;3006395&lt;/custom2&gt;&lt;electronic-resource-num&gt;10.1186/1471-2105-11-571&lt;/electronic-resource-num&gt;&lt;/record&gt;&lt;/Cite&gt;&lt;/EndNote&gt;</w:instrText>
      </w:r>
      <w:r w:rsidR="003A15F4">
        <w:fldChar w:fldCharType="separate"/>
      </w:r>
      <w:r w:rsidR="00142689">
        <w:rPr>
          <w:noProof/>
        </w:rPr>
        <w:t>[</w:t>
      </w:r>
      <w:hyperlink w:anchor="_ENREF_18" w:tooltip="Nyamundanda, 2010 #6124" w:history="1">
        <w:r w:rsidR="005E4339">
          <w:rPr>
            <w:noProof/>
          </w:rPr>
          <w:t>18</w:t>
        </w:r>
      </w:hyperlink>
      <w:r w:rsidR="00142689">
        <w:rPr>
          <w:noProof/>
        </w:rPr>
        <w:t>]</w:t>
      </w:r>
      <w:r w:rsidR="003A15F4">
        <w:fldChar w:fldCharType="end"/>
      </w:r>
      <w:r w:rsidRPr="00DA1C65">
        <w:t xml:space="preserve">.  </w:t>
      </w:r>
      <w:r w:rsidRPr="00DA1C65">
        <w:rPr>
          <w:rFonts w:cs="Times New Roman"/>
          <w:lang w:val="en-IE"/>
        </w:rPr>
        <w:t>PPCCA incorporates covariates into the model, thus allowing inclusion of variation due to the covariates such as age and BMI</w:t>
      </w:r>
      <w:r w:rsidR="00DA1C65">
        <w:rPr>
          <w:rFonts w:cs="Times New Roman"/>
          <w:lang w:val="en-IE"/>
        </w:rPr>
        <w:t xml:space="preserve"> which is important </w:t>
      </w:r>
      <w:r w:rsidR="00DA1C65" w:rsidRPr="003A15F4">
        <w:rPr>
          <w:rFonts w:cs="Times New Roman"/>
          <w:lang w:val="en-IE"/>
        </w:rPr>
        <w:t xml:space="preserve">when </w:t>
      </w:r>
      <w:r w:rsidRPr="003A15F4">
        <w:rPr>
          <w:rFonts w:cs="Times New Roman"/>
          <w:lang w:val="en-IE"/>
        </w:rPr>
        <w:t>studying human metabolism</w:t>
      </w:r>
      <w:r w:rsidR="00DA1C65" w:rsidRPr="003A15F4">
        <w:rPr>
          <w:rFonts w:cs="Times New Roman"/>
          <w:lang w:val="en-IE"/>
        </w:rPr>
        <w:t xml:space="preserve">. </w:t>
      </w:r>
    </w:p>
    <w:p w14:paraId="713A6D9C" w14:textId="77777777" w:rsidR="006C549E" w:rsidRPr="003A15F4" w:rsidRDefault="006C549E" w:rsidP="006C549E">
      <w:pPr>
        <w:spacing w:after="0" w:line="360" w:lineRule="auto"/>
        <w:jc w:val="both"/>
      </w:pPr>
    </w:p>
    <w:p w14:paraId="4A0BC926" w14:textId="6BBCF26B" w:rsidR="004805BB" w:rsidRPr="00C7588C" w:rsidRDefault="004805BB" w:rsidP="006C549E">
      <w:pPr>
        <w:spacing w:after="0" w:line="360" w:lineRule="auto"/>
        <w:jc w:val="both"/>
      </w:pPr>
      <w:r w:rsidRPr="00DA1C65">
        <w:t>Supervised techniques require a priori knowledge of the class membership and are used to identify spectral signals</w:t>
      </w:r>
      <w:r w:rsidR="00DA1C65" w:rsidRPr="00DA1C65">
        <w:t xml:space="preserve"> or metabolites</w:t>
      </w:r>
      <w:r w:rsidRPr="00DA1C65">
        <w:t xml:space="preserve"> that are different between groups or classes. </w:t>
      </w:r>
      <w:r w:rsidR="00DA1C65">
        <w:t xml:space="preserve">There are many options for supervised analysis and examples include but are not limited </w:t>
      </w:r>
      <w:r w:rsidR="00DA1C65" w:rsidRPr="00DA1C65">
        <w:t xml:space="preserve">to </w:t>
      </w:r>
      <w:r w:rsidRPr="00DA1C65">
        <w:t>Partial Least Squares Discriminant Analysis (PLS-DA), O-</w:t>
      </w:r>
      <w:r w:rsidR="00DA1C65">
        <w:t xml:space="preserve">PLS-DA, </w:t>
      </w:r>
      <w:proofErr w:type="gramStart"/>
      <w:r w:rsidR="00DA1C65">
        <w:t>Random</w:t>
      </w:r>
      <w:proofErr w:type="gramEnd"/>
      <w:r w:rsidR="00DA1C65">
        <w:t xml:space="preserve"> Forests and </w:t>
      </w:r>
      <w:r w:rsidRPr="00DA1C65">
        <w:t xml:space="preserve">Genetic algorithms. </w:t>
      </w:r>
      <w:r w:rsidR="00DA1C65">
        <w:t xml:space="preserve">On the whole the most common methods are PLS-DA and O-PLS-DA. </w:t>
      </w:r>
      <w:r w:rsidRPr="00DA1C65">
        <w:t>PLS-DA models maximise the covariance to the class</w:t>
      </w:r>
      <w:r w:rsidR="00DA1C65">
        <w:t>/group</w:t>
      </w:r>
      <w:r w:rsidRPr="00DA1C65">
        <w:t xml:space="preserve"> variable and the corresponding </w:t>
      </w:r>
      <w:r w:rsidR="00DA1C65">
        <w:t>Variable importance plot can be</w:t>
      </w:r>
      <w:r w:rsidRPr="00DA1C65">
        <w:t xml:space="preserve"> used to identify variables differing between the classes. </w:t>
      </w:r>
      <w:r w:rsidR="00DA1C65" w:rsidRPr="00DA1C65">
        <w:t xml:space="preserve">When employing PLS-DA models one needs to be careful of overfitting the data and it is critical that a cross-validation is performed to validate the model. </w:t>
      </w:r>
      <w:r w:rsidRPr="00DA1C65">
        <w:t xml:space="preserve">O-PLS-DA is an extension of PLS-DA which </w:t>
      </w:r>
      <w:r w:rsidR="00DA1C65" w:rsidRPr="00DA1C65">
        <w:t xml:space="preserve">has grown in popularity in recent years. </w:t>
      </w:r>
      <w:r w:rsidR="00A35D66">
        <w:t>In this analysis the variance in the variables is split into two parts</w:t>
      </w:r>
      <w:r w:rsidR="00A35D66" w:rsidRPr="00A35D66">
        <w:t>: the variance</w:t>
      </w:r>
      <w:r w:rsidRPr="00A35D66">
        <w:t xml:space="preserve"> correlated to the response</w:t>
      </w:r>
      <w:r w:rsidR="00A35D66" w:rsidRPr="00A35D66">
        <w:t>/group classification</w:t>
      </w:r>
      <w:r w:rsidRPr="00A35D66">
        <w:t xml:space="preserve">, and the </w:t>
      </w:r>
      <w:r w:rsidR="003526B4">
        <w:t>variance</w:t>
      </w:r>
      <w:r w:rsidR="00A35D66" w:rsidRPr="00A35D66">
        <w:t xml:space="preserve"> uncorrelated to the response/group classification</w:t>
      </w:r>
      <w:r w:rsidRPr="00A35D66">
        <w:t xml:space="preserve">. </w:t>
      </w:r>
      <w:r w:rsidR="00A35D66">
        <w:t xml:space="preserve">The advantage of this approach is the increase in ease of </w:t>
      </w:r>
      <w:r w:rsidRPr="00A35D66">
        <w:t>interpretation of the model and the important variables</w:t>
      </w:r>
      <w:r w:rsidR="00A35D66" w:rsidRPr="00A35D66">
        <w:t>/metabolites</w:t>
      </w:r>
      <w:r w:rsidR="00A35D66">
        <w:t xml:space="preserve"> contributing to the model</w:t>
      </w:r>
      <w:r w:rsidRPr="00A35D66">
        <w:t xml:space="preserve">. </w:t>
      </w:r>
      <w:r w:rsidR="00A35D66" w:rsidRPr="00A35D66">
        <w:t>To achieve this t</w:t>
      </w:r>
      <w:r w:rsidRPr="00A35D66">
        <w:t xml:space="preserve">he O-PLS </w:t>
      </w:r>
      <w:r w:rsidRPr="00C7588C">
        <w:t>loadings are usually visualised by back scaling the O-PLS coefficients</w:t>
      </w:r>
      <w:r w:rsidR="00A35D66" w:rsidRPr="00C7588C">
        <w:t xml:space="preserve"> to give the S-line plot</w:t>
      </w:r>
      <w:r w:rsidRPr="00C7588C">
        <w:t xml:space="preserve">. </w:t>
      </w:r>
      <w:r w:rsidR="00A35D66" w:rsidRPr="00C7588C">
        <w:t>In the case of NMR t</w:t>
      </w:r>
      <w:r w:rsidRPr="00C7588C">
        <w:t>he fine structures of the original NMR peaks are maintained and this type of plot usually aids metabolite identificati</w:t>
      </w:r>
      <w:r w:rsidR="00A35D66" w:rsidRPr="00C7588C">
        <w:t>on</w:t>
      </w:r>
      <w:r w:rsidRPr="00C7588C">
        <w:t xml:space="preserve">. </w:t>
      </w:r>
      <w:r w:rsidR="00D20065" w:rsidRPr="00C7588C">
        <w:t xml:space="preserve">Figure 2 illustrates </w:t>
      </w:r>
      <w:proofErr w:type="gramStart"/>
      <w:r w:rsidR="00D20065" w:rsidRPr="00C7588C">
        <w:t>a</w:t>
      </w:r>
      <w:proofErr w:type="gramEnd"/>
      <w:r w:rsidR="00D20065" w:rsidRPr="00C7588C">
        <w:t xml:space="preserve"> O-PLS-DA model and the corresponding S-line for the identification of metabolites contributing to the separation between the 2 groups. </w:t>
      </w:r>
      <w:r w:rsidR="00A35D66" w:rsidRPr="00C7588C">
        <w:t xml:space="preserve">As in the case for PLS-DA models, </w:t>
      </w:r>
      <w:r w:rsidRPr="00C7588C">
        <w:t xml:space="preserve">validation is extremely important and the results of cross-validation should be reported for each model. </w:t>
      </w:r>
    </w:p>
    <w:p w14:paraId="698BEF15" w14:textId="77777777" w:rsidR="006C549E" w:rsidRPr="00A35D66" w:rsidRDefault="006C549E" w:rsidP="006C549E">
      <w:pPr>
        <w:spacing w:after="0" w:line="360" w:lineRule="auto"/>
        <w:jc w:val="both"/>
      </w:pPr>
    </w:p>
    <w:p w14:paraId="41308554" w14:textId="24645FBB" w:rsidR="00A35D66" w:rsidRDefault="007E415A" w:rsidP="006C549E">
      <w:pPr>
        <w:spacing w:after="0" w:line="360" w:lineRule="auto"/>
        <w:jc w:val="both"/>
      </w:pPr>
      <w:r w:rsidRPr="007E415A">
        <w:t xml:space="preserve">Univariate analysis is also possible when analysing metabolomics data. </w:t>
      </w:r>
      <w:r>
        <w:t>However, if using such an approach it is imperative to correct for multiple testing. Options for performing this include the Bonferroni multiple comparison method and the false discovery rate with the later method being</w:t>
      </w:r>
      <w:r w:rsidR="003526B4">
        <w:t xml:space="preserve"> the</w:t>
      </w:r>
      <w:r>
        <w:t xml:space="preserve"> least conservative </w:t>
      </w:r>
      <w:r w:rsidR="00F27F8E">
        <w:fldChar w:fldCharType="begin">
          <w:fldData xml:space="preserve">PEVuZE5vdGU+PENpdGU+PEF1dGhvcj5TdG9yZXk8L0F1dGhvcj48WWVhcj4yMDAyPC9ZZWFyPjxS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</w:fldData>
        </w:fldChar>
      </w:r>
      <w:r w:rsidR="00142689">
        <w:instrText xml:space="preserve"> ADDIN EN.CITE </w:instrText>
      </w:r>
      <w:r w:rsidR="00142689">
        <w:fldChar w:fldCharType="begin">
          <w:fldData xml:space="preserve">PEVuZE5vdGU+PENpdGU+PEF1dGhvcj5TdG9yZXk8L0F1dGhvcj48WWVhcj4yMDAyPC9ZZWFyPjxS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</w:fldData>
        </w:fldChar>
      </w:r>
      <w:r w:rsidR="00142689">
        <w:instrText xml:space="preserve"> ADDIN EN.CITE.DATA </w:instrText>
      </w:r>
      <w:r w:rsidR="00142689">
        <w:fldChar w:fldCharType="end"/>
      </w:r>
      <w:r w:rsidR="00F27F8E">
        <w:fldChar w:fldCharType="separate"/>
      </w:r>
      <w:r w:rsidR="00142689">
        <w:rPr>
          <w:noProof/>
        </w:rPr>
        <w:t>[</w:t>
      </w:r>
      <w:hyperlink w:anchor="_ENREF_19" w:tooltip="Storey, 2002 #6049" w:history="1">
        <w:r w:rsidR="005E4339">
          <w:rPr>
            <w:noProof/>
          </w:rPr>
          <w:t>19</w:t>
        </w:r>
      </w:hyperlink>
      <w:r w:rsidR="00142689">
        <w:rPr>
          <w:noProof/>
        </w:rPr>
        <w:t xml:space="preserve">, </w:t>
      </w:r>
      <w:hyperlink w:anchor="_ENREF_20" w:tooltip="Benjamini, 1995 #6057" w:history="1">
        <w:r w:rsidR="005E4339">
          <w:rPr>
            <w:noProof/>
          </w:rPr>
          <w:t>20</w:t>
        </w:r>
      </w:hyperlink>
      <w:r w:rsidR="00142689">
        <w:rPr>
          <w:noProof/>
        </w:rPr>
        <w:t>]</w:t>
      </w:r>
      <w:r w:rsidR="00F27F8E">
        <w:fldChar w:fldCharType="end"/>
      </w:r>
      <w:r>
        <w:t xml:space="preserve">. </w:t>
      </w:r>
    </w:p>
    <w:p w14:paraId="385FEABF" w14:textId="77777777" w:rsidR="006C549E" w:rsidRPr="007E415A" w:rsidRDefault="006C549E" w:rsidP="006C549E">
      <w:pPr>
        <w:spacing w:after="0" w:line="360" w:lineRule="auto"/>
        <w:jc w:val="both"/>
      </w:pPr>
    </w:p>
    <w:p w14:paraId="785279EE" w14:textId="1FA3D266" w:rsidR="00877AD7" w:rsidRPr="00907AD0" w:rsidRDefault="00877AD7" w:rsidP="006C549E">
      <w:pPr>
        <w:spacing w:after="0" w:line="360" w:lineRule="auto"/>
        <w:jc w:val="both"/>
      </w:pPr>
      <w:r w:rsidRPr="007E415A">
        <w:t xml:space="preserve">As many of the metabolomics studies currently performed aim to identify biomarkers associated with different conditions, the need to assess the performance of such biomarkers has grown. </w:t>
      </w:r>
      <w:r w:rsidRPr="00A528A1">
        <w:t xml:space="preserve">The most commonly used approach is the </w:t>
      </w:r>
      <w:r w:rsidR="00DB5203" w:rsidRPr="00A528A1">
        <w:t xml:space="preserve">receiver operating characteristic (ROC) analysis </w:t>
      </w:r>
      <w:r w:rsidR="00A528A1" w:rsidRPr="00A528A1">
        <w:t>which can assess the sensitivity and specificity of biomarkers or combination of biomarkers. For a detailed tutorial on the use of ROC curves in biomarker analysis the reader is referred to an excellent review by Xia and colleagues</w:t>
      </w:r>
      <w:r w:rsidR="00A528A1">
        <w:t xml:space="preserve"> </w:t>
      </w:r>
      <w:r w:rsidR="00F27F8E">
        <w:fldChar w:fldCharType="begin"/>
      </w:r>
      <w:r w:rsidR="00142689">
        <w:instrText xml:space="preserve"> ADDIN EN.CITE &lt;EndNote&gt;&lt;Cite&gt;&lt;Author&gt;Xia&lt;/Author&gt;&lt;Year&gt;2013&lt;/Year&gt;&lt;RecNum&gt;3233&lt;/RecNum&gt;&lt;DisplayText&gt;[21]&lt;/DisplayText&gt;&lt;record&gt;&lt;rec-number&gt;3233&lt;/rec-number&gt;&lt;foreign-keys&gt;&lt;key app="EN" db-id="zsvppps56xfxtde2pf9vssvkddpp0sste9tv"&gt;3233&lt;/key&gt;&lt;/foreign-keys&gt;&lt;ref-type name="Journal Article"&gt;17&lt;/ref-type&gt;&lt;contributors&gt;&lt;authors&gt;&lt;author&gt;Xia, J.&lt;/author&gt;&lt;author&gt;Broadhurst, D. I.&lt;/author&gt;&lt;author&gt;Wilson, M.&lt;/author&gt;&lt;author&gt;Wishart, D. S.&lt;/author&gt;&lt;/authors&gt;&lt;/contributors&gt;&lt;auth-address&gt;Department of Biological Sciences, University of Alberta, Edmonton, AB Canada.&lt;/auth-address&gt;&lt;titles&gt;&lt;title&gt;Translational biomarker discovery in clinical metabolomics: an introductory tutorial&lt;/title&gt;&lt;secondary-title&gt;Metabolomics&lt;/secondary-title&gt;&lt;alt-title&gt;Metabolomics : Official journal of the Metabolomic Society&lt;/alt-title&gt;&lt;/titles&gt;&lt;periodical&gt;&lt;full-title&gt;Metabolomics&lt;/full-title&gt;&lt;/periodical&gt;&lt;pages&gt;280-299&lt;/pages&gt;&lt;volume&gt;9&lt;/volume&gt;&lt;number&gt;2&lt;/number&gt;&lt;edition&gt;2013/04/02&lt;/edition&gt;&lt;dates&gt;&lt;year&gt;2013&lt;/year&gt;&lt;pub-dates&gt;&lt;date&gt;Apr&lt;/date&gt;&lt;/pub-dates&gt;&lt;/dates&gt;&lt;isbn&gt;1573-3882 (Print)&lt;/isbn&gt;&lt;accession-num&gt;23543913&lt;/accession-num&gt;&lt;urls&gt;&lt;related-urls&gt;&lt;url&gt;http://www.ncbi.nlm.nih.gov/pubmed/23543913&lt;/url&gt;&lt;/related-urls&gt;&lt;/urls&gt;&lt;custom2&gt;3608878&lt;/custom2&gt;&lt;electronic-resource-num&gt;10.1007/s11306-012-0482-9&lt;/electronic-resource-num&gt;&lt;language&gt;Eng&lt;/language&gt;&lt;/record&gt;&lt;/Cite&gt;&lt;/EndNote&gt;</w:instrText>
      </w:r>
      <w:r w:rsidR="00F27F8E">
        <w:fldChar w:fldCharType="separate"/>
      </w:r>
      <w:r w:rsidR="00142689">
        <w:rPr>
          <w:noProof/>
        </w:rPr>
        <w:t>[</w:t>
      </w:r>
      <w:hyperlink w:anchor="_ENREF_21" w:tooltip="Xia, 2013 #3233" w:history="1">
        <w:r w:rsidR="005E4339">
          <w:rPr>
            <w:noProof/>
          </w:rPr>
          <w:t>21</w:t>
        </w:r>
      </w:hyperlink>
      <w:r w:rsidR="00142689">
        <w:rPr>
          <w:noProof/>
        </w:rPr>
        <w:t>]</w:t>
      </w:r>
      <w:r w:rsidR="00F27F8E">
        <w:fldChar w:fldCharType="end"/>
      </w:r>
      <w:r w:rsidR="00A528A1" w:rsidRPr="00A528A1">
        <w:t xml:space="preserve">. </w:t>
      </w:r>
      <w:r w:rsidR="00A528A1" w:rsidRPr="00907AD0">
        <w:t xml:space="preserve">While a number of commercial packages are available to perform the </w:t>
      </w:r>
      <w:r w:rsidR="00206F72" w:rsidRPr="00907AD0">
        <w:t xml:space="preserve">statistical analysis of metabolomics data one should also be aware of a number of freely available and easy to use options. Of particular note is the </w:t>
      </w:r>
      <w:proofErr w:type="spellStart"/>
      <w:r w:rsidR="00206F72" w:rsidRPr="00907AD0">
        <w:t>Metaboanlayst</w:t>
      </w:r>
      <w:proofErr w:type="spellEnd"/>
      <w:r w:rsidR="00206F72" w:rsidRPr="00907AD0">
        <w:t xml:space="preserve"> suite which does not require any knowledge of a programming language and </w:t>
      </w:r>
      <w:r w:rsidR="00907AD0" w:rsidRPr="00907AD0">
        <w:t xml:space="preserve">is easy to use while still offering a range of modules for analysis </w:t>
      </w:r>
      <w:r w:rsidR="00F27F8E">
        <w:fldChar w:fldCharType="begin">
          <w:fldData xml:space="preserve">PEVuZE5vdGU+PENpdGU+PEF1dGhvcj5YaWE8L0F1dGhvcj48WWVhcj4yMDE1PC9ZZWFyPjxSZWNO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lcyNTEt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</w:fldData>
        </w:fldChar>
      </w:r>
      <w:r w:rsidR="00142689">
        <w:instrText xml:space="preserve"> ADDIN EN.CITE </w:instrText>
      </w:r>
      <w:r w:rsidR="00142689">
        <w:fldChar w:fldCharType="begin">
          <w:fldData xml:space="preserve">PEVuZE5vdGU+PENpdGU+PEF1dGhvcj5YaWE8L0F1dGhvcj48WWVhcj4yMDE1PC9ZZWFyPjxSZWNO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lcyNTEt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</w:fldData>
        </w:fldChar>
      </w:r>
      <w:r w:rsidR="00142689">
        <w:instrText xml:space="preserve"> ADDIN EN.CITE.DATA </w:instrText>
      </w:r>
      <w:r w:rsidR="00142689">
        <w:fldChar w:fldCharType="end"/>
      </w:r>
      <w:r w:rsidR="00F27F8E">
        <w:fldChar w:fldCharType="separate"/>
      </w:r>
      <w:r w:rsidR="00142689">
        <w:rPr>
          <w:noProof/>
        </w:rPr>
        <w:t>[</w:t>
      </w:r>
      <w:hyperlink w:anchor="_ENREF_22" w:tooltip="Xia, 2015 #6059" w:history="1">
        <w:r w:rsidR="005E4339">
          <w:rPr>
            <w:noProof/>
          </w:rPr>
          <w:t>22</w:t>
        </w:r>
      </w:hyperlink>
      <w:r w:rsidR="00142689">
        <w:rPr>
          <w:noProof/>
        </w:rPr>
        <w:t>]</w:t>
      </w:r>
      <w:r w:rsidR="00F27F8E">
        <w:fldChar w:fldCharType="end"/>
      </w:r>
      <w:r w:rsidR="00907AD0" w:rsidRPr="00907AD0">
        <w:t>.</w:t>
      </w:r>
    </w:p>
    <w:p w14:paraId="0F1CA85C" w14:textId="77777777" w:rsidR="00877AD7" w:rsidRDefault="00877AD7" w:rsidP="006C549E">
      <w:pPr>
        <w:spacing w:after="0" w:line="360" w:lineRule="auto"/>
        <w:jc w:val="both"/>
        <w:rPr>
          <w:highlight w:val="yellow"/>
        </w:rPr>
      </w:pPr>
    </w:p>
    <w:p w14:paraId="59737F80" w14:textId="77777777" w:rsidR="00100E39" w:rsidRPr="00100E39" w:rsidRDefault="00100E39" w:rsidP="006C549E">
      <w:pPr>
        <w:spacing w:after="0" w:line="360" w:lineRule="auto"/>
        <w:jc w:val="both"/>
        <w:rPr>
          <w:b/>
        </w:rPr>
      </w:pPr>
      <w:r w:rsidRPr="00100E39">
        <w:rPr>
          <w:b/>
        </w:rPr>
        <w:t>Applications</w:t>
      </w:r>
      <w:r w:rsidR="000742AD">
        <w:rPr>
          <w:b/>
        </w:rPr>
        <w:t xml:space="preserve"> of metabolomics in n</w:t>
      </w:r>
      <w:r w:rsidRPr="00100E39">
        <w:rPr>
          <w:b/>
        </w:rPr>
        <w:t xml:space="preserve">utrition </w:t>
      </w:r>
    </w:p>
    <w:p w14:paraId="3EEF468A" w14:textId="5CC0B832" w:rsidR="000742AD" w:rsidRDefault="00AC47E2" w:rsidP="006C549E">
      <w:pPr>
        <w:spacing w:after="0" w:line="360" w:lineRule="auto"/>
        <w:jc w:val="both"/>
        <w:rPr>
          <w:lang w:val="en-IE"/>
        </w:rPr>
      </w:pPr>
      <w:r>
        <w:rPr>
          <w:lang w:val="en-IE"/>
        </w:rPr>
        <w:t>The application</w:t>
      </w:r>
      <w:r w:rsidR="000742AD">
        <w:rPr>
          <w:lang w:val="en-IE"/>
        </w:rPr>
        <w:t xml:space="preserve"> of metabolomics in nutrition research has expanded rapidly in recent years. Due to the intimate relationship between the </w:t>
      </w:r>
      <w:proofErr w:type="gramStart"/>
      <w:r w:rsidR="000742AD">
        <w:rPr>
          <w:lang w:val="en-IE"/>
        </w:rPr>
        <w:t>food</w:t>
      </w:r>
      <w:proofErr w:type="gramEnd"/>
      <w:r w:rsidR="000742AD">
        <w:rPr>
          <w:lang w:val="en-IE"/>
        </w:rPr>
        <w:t xml:space="preserve"> we eat and our metabolic pathways </w:t>
      </w:r>
      <w:proofErr w:type="spellStart"/>
      <w:r w:rsidR="000742AD">
        <w:rPr>
          <w:lang w:val="en-IE"/>
        </w:rPr>
        <w:t>metabolomic</w:t>
      </w:r>
      <w:proofErr w:type="spellEnd"/>
      <w:r w:rsidR="000742AD">
        <w:rPr>
          <w:lang w:val="en-IE"/>
        </w:rPr>
        <w:t xml:space="preserve"> analysis is ideally suited to study relationships between food and health. </w:t>
      </w:r>
      <w:r>
        <w:rPr>
          <w:lang w:val="en-IE"/>
        </w:rPr>
        <w:t xml:space="preserve"> Areas where metabolomics has played a key role to date include (1) Identification of new dietary biomarkers</w:t>
      </w:r>
      <w:r w:rsidR="00B464C3">
        <w:rPr>
          <w:lang w:val="en-IE"/>
        </w:rPr>
        <w:t xml:space="preserve"> (2) application to intervention studies to</w:t>
      </w:r>
      <w:r w:rsidR="003526B4">
        <w:rPr>
          <w:lang w:val="en-IE"/>
        </w:rPr>
        <w:t xml:space="preserve"> understand the potential role of the diet in health promotion (3) the study of d</w:t>
      </w:r>
      <w:r w:rsidR="00B464C3">
        <w:rPr>
          <w:lang w:val="en-IE"/>
        </w:rPr>
        <w:t xml:space="preserve">iet-related diseases and (4) precision nutrition.  </w:t>
      </w:r>
      <w:r>
        <w:rPr>
          <w:lang w:val="en-IE"/>
        </w:rPr>
        <w:t xml:space="preserve">With respect to dietary biomarkers the area has been previously reviewed and the readers are referred to a number of key reviews in the field </w:t>
      </w:r>
      <w:r w:rsidR="00142689">
        <w:rPr>
          <w:lang w:val="en-IE"/>
        </w:rPr>
        <w:fldChar w:fldCharType="begin">
          <w:fldData xml:space="preserve">PEVuZE5vdGU+PENpdGU+PEF1dGhvcj5TY2FsYmVydDwvQXV0aG9yPjxZZWFyPjIwMTQ8L1llYXI+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=
</w:fldData>
        </w:fldChar>
      </w:r>
      <w:r w:rsidR="00142689">
        <w:rPr>
          <w:lang w:val="en-IE"/>
        </w:rPr>
        <w:instrText xml:space="preserve"> ADDIN EN.CITE </w:instrText>
      </w:r>
      <w:r w:rsidR="00142689">
        <w:rPr>
          <w:lang w:val="en-IE"/>
        </w:rPr>
        <w:fldChar w:fldCharType="begin">
          <w:fldData xml:space="preserve">PEVuZE5vdGU+PENpdGU+PEF1dGhvcj5TY2FsYmVydDwvQXV0aG9yPjxZZWFyPjIwMTQ8L1llYXI+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=
</w:fldData>
        </w:fldChar>
      </w:r>
      <w:r w:rsidR="00142689">
        <w:rPr>
          <w:lang w:val="en-IE"/>
        </w:rPr>
        <w:instrText xml:space="preserve"> ADDIN EN.CITE.DATA </w:instrText>
      </w:r>
      <w:r w:rsidR="00142689">
        <w:rPr>
          <w:lang w:val="en-IE"/>
        </w:rPr>
      </w:r>
      <w:r w:rsidR="00142689">
        <w:rPr>
          <w:lang w:val="en-IE"/>
        </w:rPr>
        <w:fldChar w:fldCharType="end"/>
      </w:r>
      <w:r w:rsidR="00142689">
        <w:rPr>
          <w:lang w:val="en-IE"/>
        </w:rPr>
      </w:r>
      <w:r w:rsidR="00142689">
        <w:rPr>
          <w:lang w:val="en-IE"/>
        </w:rPr>
        <w:fldChar w:fldCharType="separate"/>
      </w:r>
      <w:r w:rsidR="00142689">
        <w:rPr>
          <w:noProof/>
          <w:lang w:val="en-IE"/>
        </w:rPr>
        <w:t>[</w:t>
      </w:r>
      <w:hyperlink w:anchor="_ENREF_23" w:tooltip="Scalbert, 2014 #2141" w:history="1">
        <w:r w:rsidR="005E4339">
          <w:rPr>
            <w:noProof/>
            <w:lang w:val="en-IE"/>
          </w:rPr>
          <w:t>23-25</w:t>
        </w:r>
      </w:hyperlink>
      <w:r w:rsidR="00142689">
        <w:rPr>
          <w:noProof/>
          <w:lang w:val="en-IE"/>
        </w:rPr>
        <w:t>]</w:t>
      </w:r>
      <w:r w:rsidR="00142689">
        <w:rPr>
          <w:lang w:val="en-IE"/>
        </w:rPr>
        <w:fldChar w:fldCharType="end"/>
      </w:r>
      <w:r>
        <w:rPr>
          <w:lang w:val="en-IE"/>
        </w:rPr>
        <w:t xml:space="preserve">. Briefly, metabolomics has been successful in identifying a number of putative biomarkers of food intake and </w:t>
      </w:r>
      <w:r w:rsidR="00B464C3">
        <w:rPr>
          <w:lang w:val="en-IE"/>
        </w:rPr>
        <w:t xml:space="preserve">will continue to play a key role in the validation of such markers. For the present review </w:t>
      </w:r>
      <w:r w:rsidR="00E7679D">
        <w:rPr>
          <w:lang w:val="en-IE"/>
        </w:rPr>
        <w:t xml:space="preserve">the focus will be on applications in relation to intervention studies, diet-related diseases and precision nutrition. </w:t>
      </w:r>
    </w:p>
    <w:p w14:paraId="7C71EB54" w14:textId="77777777" w:rsidR="00E7679D" w:rsidRDefault="00E7679D" w:rsidP="006C549E">
      <w:pPr>
        <w:spacing w:after="0" w:line="360" w:lineRule="auto"/>
        <w:jc w:val="both"/>
        <w:rPr>
          <w:lang w:val="en-IE"/>
        </w:rPr>
      </w:pPr>
    </w:p>
    <w:p w14:paraId="395DF57E" w14:textId="77777777" w:rsidR="00E7679D" w:rsidRPr="00485B80" w:rsidRDefault="00485B80" w:rsidP="006C549E">
      <w:pPr>
        <w:spacing w:after="0" w:line="360" w:lineRule="auto"/>
        <w:jc w:val="both"/>
        <w:rPr>
          <w:rFonts w:cs="Times New Roman"/>
        </w:rPr>
      </w:pPr>
      <w:r w:rsidRPr="00485B80">
        <w:rPr>
          <w:u w:val="single"/>
          <w:lang w:val="en-IE"/>
        </w:rPr>
        <w:t>Application of metabolomics</w:t>
      </w:r>
      <w:r>
        <w:rPr>
          <w:u w:val="single"/>
          <w:lang w:val="en-IE"/>
        </w:rPr>
        <w:t xml:space="preserve"> to understand mechanisms associated with interventions.</w:t>
      </w:r>
      <w:r w:rsidRPr="00485B80">
        <w:rPr>
          <w:rFonts w:cs="Times New Roman"/>
        </w:rPr>
        <w:t xml:space="preserve"> </w:t>
      </w:r>
    </w:p>
    <w:p w14:paraId="649FC5E7" w14:textId="77777777" w:rsidR="008C080B" w:rsidRDefault="00485B80" w:rsidP="006C549E">
      <w:pPr>
        <w:spacing w:after="0" w:line="360" w:lineRule="auto"/>
        <w:jc w:val="both"/>
        <w:rPr>
          <w:rFonts w:cs="Times New Roman"/>
        </w:rPr>
      </w:pPr>
      <w:r>
        <w:rPr>
          <w:rFonts w:cs="Times New Roman"/>
        </w:rPr>
        <w:t xml:space="preserve">The literature is abundant with examples of where metabolomics has been used to examine the influence of certain diets or dietary components on metabolic pathways with the goal to understand the mechanisms through which </w:t>
      </w:r>
      <w:r w:rsidR="008C080B">
        <w:rPr>
          <w:rFonts w:cs="Times New Roman"/>
        </w:rPr>
        <w:t xml:space="preserve">they </w:t>
      </w:r>
      <w:r>
        <w:rPr>
          <w:rFonts w:cs="Times New Roman"/>
        </w:rPr>
        <w:t xml:space="preserve">infer beneficial health effects. </w:t>
      </w:r>
      <w:r w:rsidR="008C080B">
        <w:rPr>
          <w:rFonts w:cs="Times New Roman"/>
        </w:rPr>
        <w:t xml:space="preserve">The present section is not an exhaustive review of the literature but rather an illustration of the potential of metabolomics in this field. </w:t>
      </w:r>
    </w:p>
    <w:p w14:paraId="7F965455" w14:textId="77777777" w:rsidR="006C549E" w:rsidRDefault="006C549E" w:rsidP="006C549E">
      <w:pPr>
        <w:spacing w:after="0" w:line="360" w:lineRule="auto"/>
        <w:jc w:val="both"/>
        <w:rPr>
          <w:rFonts w:cs="Times New Roman"/>
        </w:rPr>
      </w:pPr>
    </w:p>
    <w:p w14:paraId="607814AB" w14:textId="6D6AE367" w:rsidR="00485B80" w:rsidRDefault="00F42A95" w:rsidP="006C549E">
      <w:pPr>
        <w:spacing w:after="0" w:line="360" w:lineRule="auto"/>
        <w:jc w:val="both"/>
        <w:rPr>
          <w:rFonts w:cs="Times New Roman"/>
        </w:rPr>
      </w:pPr>
      <w:r>
        <w:rPr>
          <w:rFonts w:cs="Times New Roman"/>
        </w:rPr>
        <w:t>A recent</w:t>
      </w:r>
      <w:r w:rsidR="00485B80">
        <w:rPr>
          <w:rFonts w:cs="Times New Roman"/>
        </w:rPr>
        <w:t xml:space="preserve"> </w:t>
      </w:r>
      <w:r>
        <w:rPr>
          <w:rFonts w:cs="Times New Roman"/>
        </w:rPr>
        <w:t>example illustrating the concept is</w:t>
      </w:r>
      <w:r w:rsidR="00485B80">
        <w:rPr>
          <w:rFonts w:cs="Times New Roman"/>
        </w:rPr>
        <w:t xml:space="preserve"> </w:t>
      </w:r>
      <w:r w:rsidR="003526B4">
        <w:rPr>
          <w:rFonts w:cs="Times New Roman"/>
        </w:rPr>
        <w:t xml:space="preserve">the </w:t>
      </w:r>
      <w:proofErr w:type="spellStart"/>
      <w:r w:rsidR="003526B4">
        <w:rPr>
          <w:rFonts w:cs="Times New Roman"/>
        </w:rPr>
        <w:t>metabolomic</w:t>
      </w:r>
      <w:proofErr w:type="spellEnd"/>
      <w:r w:rsidR="008C080B">
        <w:rPr>
          <w:rFonts w:cs="Times New Roman"/>
        </w:rPr>
        <w:t xml:space="preserve"> analysis of samples from 145 individuals who followed either the New Nordic Diet (NND) or the Average Danish Diet (ADD) for a 6 month period </w:t>
      </w:r>
      <w:r w:rsidR="005E5E7F" w:rsidRPr="005E5E7F">
        <w:rPr>
          <w:rFonts w:cs="Times New Roman"/>
        </w:rPr>
        <w:fldChar w:fldCharType="begin"/>
      </w:r>
      <w:r w:rsidR="00142689">
        <w:rPr>
          <w:rFonts w:cs="Times New Roman"/>
        </w:rPr>
        <w:instrText xml:space="preserve"> ADDIN EN.CITE &lt;EndNote&gt;&lt;Cite&gt;&lt;Author&gt;Khakimov&lt;/Author&gt;&lt;Year&gt;2016&lt;/Year&gt;&lt;RecNum&gt;6130&lt;/RecNum&gt;&lt;DisplayText&gt;[26]&lt;/DisplayText&gt;&lt;record&gt;&lt;rec-number&gt;6130&lt;/rec-number&gt;&lt;foreign-keys&gt;&lt;key app="EN" db-id="v095tzat20zvfyepttove05rtaewae2f59re"&gt;6130&lt;/key&gt;&lt;/foreign-keys&gt;&lt;ref-type name="Journal Article"&gt;17&lt;/ref-type&gt;&lt;contributors&gt;&lt;authors&gt;&lt;author&gt;Khakimov, B.&lt;/author&gt;&lt;author&gt;Poulsen, S. K.&lt;/author&gt;&lt;author&gt;Savorani, F.&lt;/author&gt;&lt;author&gt;Acar, E.&lt;/author&gt;&lt;author&gt;Gurdeniz, G.&lt;/author&gt;&lt;author&gt;Larsen, T. M.&lt;/author&gt;&lt;author&gt;Astrup, A.&lt;/author&gt;&lt;author&gt;Dragsted, L. O.&lt;/author&gt;&lt;author&gt;Engelsen, S. B.&lt;/author&gt;&lt;/authors&gt;&lt;/contributors&gt;&lt;auth-address&gt;Department of Food Science, Faculty of Science, University of Copenhagen , Rolighedsvej 26, DK-1958 Frederiksberg C, Denmark.&amp;#xD;Department of Nutrition Exercise and Sports, Faculty of Science, University of Copenhagen , Rolighedsvej 26, DK-1958 Frederiksberg C, Denmark.&lt;/auth-address&gt;&lt;titles&gt;&lt;title&gt;New Nordic Diet versus Average Danish Diet: A Randomized Controlled Trial Revealed Healthy Long-Term Effects of the New Nordic Diet by GC-MS Blood Plasma Metabolomics&lt;/title&gt;&lt;secondary-title&gt;J Proteome Res&lt;/secondary-title&gt;&lt;alt-title&gt;Journal of proteome research&lt;/alt-title&gt;&lt;/titles&gt;&lt;alt-periodical&gt;&lt;full-title&gt;Journal of proteome research&lt;/full-title&gt;&lt;/alt-periodical&gt;&lt;pages&gt;1939-54&lt;/pages&gt;&lt;volume&gt;15&lt;/volume&gt;&lt;number&gt;6&lt;/number&gt;&lt;dates&gt;&lt;year&gt;2016&lt;/year&gt;&lt;pub-dates&gt;&lt;date&gt;Jun 3&lt;/date&gt;&lt;/pub-dates&gt;&lt;/dates&gt;&lt;isbn&gt;1535-3907 (Electronic)&amp;#xD;1535-3893 (Linking)&lt;/isbn&gt;&lt;accession-num&gt;27146725&lt;/accession-num&gt;&lt;urls&gt;&lt;related-urls&gt;&lt;url&gt;http://www.ncbi.nlm.nih.gov/pubmed/27146725&lt;/url&gt;&lt;/related-urls&gt;&lt;/urls&gt;&lt;electronic-resource-num&gt;10.1021/acs.jproteome.6b00109&lt;/electronic-resource-num&gt;&lt;/record&gt;&lt;/Cite&gt;&lt;/EndNote&gt;</w:instrText>
      </w:r>
      <w:r w:rsidR="005E5E7F" w:rsidRPr="005E5E7F">
        <w:rPr>
          <w:rFonts w:cs="Times New Roman"/>
        </w:rPr>
        <w:fldChar w:fldCharType="separate"/>
      </w:r>
      <w:r w:rsidR="00142689">
        <w:rPr>
          <w:rFonts w:cs="Times New Roman"/>
          <w:noProof/>
        </w:rPr>
        <w:t>[</w:t>
      </w:r>
      <w:hyperlink w:anchor="_ENREF_26" w:tooltip="Khakimov, 2016 #6130" w:history="1">
        <w:r w:rsidR="005E4339">
          <w:rPr>
            <w:rFonts w:cs="Times New Roman"/>
            <w:noProof/>
          </w:rPr>
          <w:t>26</w:t>
        </w:r>
      </w:hyperlink>
      <w:r w:rsidR="00142689">
        <w:rPr>
          <w:rFonts w:cs="Times New Roman"/>
          <w:noProof/>
        </w:rPr>
        <w:t>]</w:t>
      </w:r>
      <w:r w:rsidR="005E5E7F" w:rsidRPr="005E5E7F">
        <w:rPr>
          <w:rFonts w:cs="Times New Roman"/>
        </w:rPr>
        <w:fldChar w:fldCharType="end"/>
      </w:r>
      <w:r w:rsidR="008C080B" w:rsidRPr="005E5E7F">
        <w:rPr>
          <w:rFonts w:cs="Times New Roman"/>
        </w:rPr>
        <w:t>.</w:t>
      </w:r>
      <w:r w:rsidR="008C080B">
        <w:rPr>
          <w:rFonts w:cs="Times New Roman"/>
        </w:rPr>
        <w:t xml:space="preserve"> Previous work had established that the NND resulted in weight loss and improved blood pressure in obese Danish adults </w:t>
      </w:r>
      <w:r w:rsidR="005E5E7F">
        <w:rPr>
          <w:rFonts w:cs="Times New Roman"/>
        </w:rPr>
        <w:fldChar w:fldCharType="begin">
          <w:fldData xml:space="preserve">PEVuZE5vdGU+PENpdGU+PEF1dGhvcj5Qb3Vsc2VuPC9BdXRob3I+PFllYXI+MjAxNDwvWWVhcj48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</w:fldData>
        </w:fldChar>
      </w:r>
      <w:r w:rsidR="00142689">
        <w:rPr>
          <w:rFonts w:cs="Times New Roman"/>
        </w:rPr>
        <w:instrText xml:space="preserve"> ADDIN EN.CITE </w:instrText>
      </w:r>
      <w:r w:rsidR="00142689">
        <w:rPr>
          <w:rFonts w:cs="Times New Roman"/>
        </w:rPr>
        <w:fldChar w:fldCharType="begin">
          <w:fldData xml:space="preserve">PEVuZE5vdGU+PENpdGU+PEF1dGhvcj5Qb3Vsc2VuPC9BdXRob3I+PFllYXI+MjAxNDwvWWVhcj48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</w:fldData>
        </w:fldChar>
      </w:r>
      <w:r w:rsidR="00142689">
        <w:rPr>
          <w:rFonts w:cs="Times New Roman"/>
        </w:rPr>
        <w:instrText xml:space="preserve"> ADDIN EN.CITE.DATA </w:instrText>
      </w:r>
      <w:r w:rsidR="00142689">
        <w:rPr>
          <w:rFonts w:cs="Times New Roman"/>
        </w:rPr>
      </w:r>
      <w:r w:rsidR="00142689">
        <w:rPr>
          <w:rFonts w:cs="Times New Roman"/>
        </w:rPr>
        <w:fldChar w:fldCharType="end"/>
      </w:r>
      <w:r w:rsidR="005E5E7F">
        <w:rPr>
          <w:rFonts w:cs="Times New Roman"/>
        </w:rPr>
      </w:r>
      <w:r w:rsidR="005E5E7F">
        <w:rPr>
          <w:rFonts w:cs="Times New Roman"/>
        </w:rPr>
        <w:fldChar w:fldCharType="separate"/>
      </w:r>
      <w:r w:rsidR="00142689">
        <w:rPr>
          <w:rFonts w:cs="Times New Roman"/>
          <w:noProof/>
        </w:rPr>
        <w:t>[</w:t>
      </w:r>
      <w:hyperlink w:anchor="_ENREF_27" w:tooltip="Poulsen, 2014 #6131" w:history="1">
        <w:r w:rsidR="005E4339">
          <w:rPr>
            <w:rFonts w:cs="Times New Roman"/>
            <w:noProof/>
          </w:rPr>
          <w:t>27</w:t>
        </w:r>
      </w:hyperlink>
      <w:r w:rsidR="00142689">
        <w:rPr>
          <w:rFonts w:cs="Times New Roman"/>
          <w:noProof/>
        </w:rPr>
        <w:t>]</w:t>
      </w:r>
      <w:r w:rsidR="005E5E7F">
        <w:rPr>
          <w:rFonts w:cs="Times New Roman"/>
        </w:rPr>
        <w:fldChar w:fldCharType="end"/>
      </w:r>
      <w:r w:rsidR="008C080B">
        <w:rPr>
          <w:rFonts w:cs="Times New Roman"/>
        </w:rPr>
        <w:t xml:space="preserve">. The GC-MS based metabolomics analysis </w:t>
      </w:r>
      <w:r>
        <w:rPr>
          <w:rFonts w:cs="Times New Roman"/>
        </w:rPr>
        <w:t xml:space="preserve">revealed </w:t>
      </w:r>
      <w:r w:rsidR="005648F3">
        <w:rPr>
          <w:rFonts w:cs="Times New Roman"/>
        </w:rPr>
        <w:t>alterations in metabolites that reflected gluconeogenesis and ketosis leading the authors to make suggestions in relation to the mechanism through which the NND elicits its beneficial effects. Furthermore, there were alterations in metabolite levels in individuals on the NND who lost weight</w:t>
      </w:r>
      <w:r w:rsidR="00037608">
        <w:rPr>
          <w:rFonts w:cs="Times New Roman"/>
        </w:rPr>
        <w:t xml:space="preserve"> compared to those who did not indicating the power of the approach for metabolic phenotyping. </w:t>
      </w:r>
    </w:p>
    <w:p w14:paraId="452E3864" w14:textId="77777777" w:rsidR="006C549E" w:rsidRDefault="006C549E" w:rsidP="006C549E">
      <w:pPr>
        <w:spacing w:after="0" w:line="360" w:lineRule="auto"/>
        <w:jc w:val="both"/>
        <w:rPr>
          <w:rFonts w:cs="Times New Roman"/>
        </w:rPr>
      </w:pPr>
    </w:p>
    <w:p w14:paraId="03046BD0" w14:textId="641CE33D" w:rsidR="00471F17" w:rsidRDefault="00D36BC0" w:rsidP="006C549E">
      <w:pPr>
        <w:spacing w:after="0" w:line="360" w:lineRule="auto"/>
        <w:jc w:val="both"/>
        <w:rPr>
          <w:rFonts w:cs="Arial"/>
        </w:rPr>
      </w:pPr>
      <w:r w:rsidRPr="00D36BC0">
        <w:rPr>
          <w:rFonts w:cs="Arial"/>
        </w:rPr>
        <w:t xml:space="preserve">Using NMR-based metabolomics to examine serum samples from </w:t>
      </w:r>
      <w:r w:rsidR="00485B80" w:rsidRPr="00D36BC0">
        <w:rPr>
          <w:rFonts w:cs="Arial"/>
        </w:rPr>
        <w:t xml:space="preserve"> 33 postmenopausal women consuming either a wholegrain rye bread or a refined wheat bread</w:t>
      </w:r>
      <w:r w:rsidRPr="00D36BC0">
        <w:rPr>
          <w:rFonts w:cs="Arial"/>
        </w:rPr>
        <w:t xml:space="preserve"> </w:t>
      </w:r>
      <w:r w:rsidR="00485B80" w:rsidRPr="00D36BC0">
        <w:rPr>
          <w:rFonts w:cs="Arial"/>
        </w:rPr>
        <w:t xml:space="preserve">revealed that consumption of rye bread decreased the branched chain amino acids leucine and isoleucine and increased NN-dimethylglycine </w:t>
      </w:r>
      <w:r w:rsidR="00485B80" w:rsidRPr="00D36BC0">
        <w:rPr>
          <w:rFonts w:cs="Arial"/>
        </w:rPr>
        <w:fldChar w:fldCharType="begin">
          <w:fldData xml:space="preserve">PEVuZE5vdGU+PENpdGU+PEF1dGhvcj5Nb2F6emFtaTwvQXV0aG9yPjxZZWFyPjIwMTI8L1llYXI+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</w:fldData>
        </w:fldChar>
      </w:r>
      <w:r w:rsidR="00142689">
        <w:rPr>
          <w:rFonts w:cs="Arial"/>
        </w:rPr>
        <w:instrText xml:space="preserve"> ADDIN EN.CITE </w:instrText>
      </w:r>
      <w:r w:rsidR="00142689">
        <w:rPr>
          <w:rFonts w:cs="Arial"/>
        </w:rPr>
        <w:fldChar w:fldCharType="begin">
          <w:fldData xml:space="preserve">PEVuZE5vdGU+PENpdGU+PEF1dGhvcj5Nb2F6emFtaTwvQXV0aG9yPjxZZWFyPjIwMTI8L1llYXI+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</w:fldData>
        </w:fldChar>
      </w:r>
      <w:r w:rsidR="00142689">
        <w:rPr>
          <w:rFonts w:cs="Arial"/>
        </w:rPr>
        <w:instrText xml:space="preserve"> ADDIN EN.CITE.DATA </w:instrText>
      </w:r>
      <w:r w:rsidR="00142689">
        <w:rPr>
          <w:rFonts w:cs="Arial"/>
        </w:rPr>
      </w:r>
      <w:r w:rsidR="00142689">
        <w:rPr>
          <w:rFonts w:cs="Arial"/>
        </w:rPr>
        <w:fldChar w:fldCharType="end"/>
      </w:r>
      <w:r w:rsidR="00485B80" w:rsidRPr="00D36BC0">
        <w:rPr>
          <w:rFonts w:cs="Arial"/>
        </w:rPr>
      </w:r>
      <w:r w:rsidR="00485B80" w:rsidRPr="00D36BC0">
        <w:rPr>
          <w:rFonts w:cs="Arial"/>
        </w:rPr>
        <w:fldChar w:fldCharType="separate"/>
      </w:r>
      <w:r w:rsidR="00142689">
        <w:rPr>
          <w:rFonts w:cs="Arial"/>
          <w:noProof/>
        </w:rPr>
        <w:t>[</w:t>
      </w:r>
      <w:hyperlink w:anchor="_ENREF_28" w:tooltip="Moazzami, 2012 #2704" w:history="1">
        <w:r w:rsidR="005E4339">
          <w:rPr>
            <w:rFonts w:cs="Arial"/>
            <w:noProof/>
          </w:rPr>
          <w:t>28</w:t>
        </w:r>
      </w:hyperlink>
      <w:r w:rsidR="00142689">
        <w:rPr>
          <w:rFonts w:cs="Arial"/>
          <w:noProof/>
        </w:rPr>
        <w:t>]</w:t>
      </w:r>
      <w:r w:rsidR="00485B80" w:rsidRPr="00D36BC0">
        <w:rPr>
          <w:rFonts w:cs="Arial"/>
        </w:rPr>
        <w:fldChar w:fldCharType="end"/>
      </w:r>
      <w:r w:rsidR="00485B80" w:rsidRPr="00D36BC0">
        <w:rPr>
          <w:rFonts w:cs="Arial"/>
        </w:rPr>
        <w:t xml:space="preserve">. The alterations in these metabolites and their associated pathways suggest mechanisms by which wholegrain rye bread confers beneficial health effects.  </w:t>
      </w:r>
      <w:r w:rsidR="00471F17">
        <w:rPr>
          <w:rFonts w:cs="Arial"/>
        </w:rPr>
        <w:t xml:space="preserve">Application of metabolomics to weight loss studies has revealed </w:t>
      </w:r>
      <w:r w:rsidR="00B062E5">
        <w:rPr>
          <w:rFonts w:cs="Arial"/>
        </w:rPr>
        <w:t>its potential</w:t>
      </w:r>
      <w:r w:rsidR="00471F17">
        <w:rPr>
          <w:rFonts w:cs="Arial"/>
        </w:rPr>
        <w:t xml:space="preserve"> impact on insulin resistance and was able to decipher the </w:t>
      </w:r>
      <w:r w:rsidR="006D14E4">
        <w:rPr>
          <w:rFonts w:cs="Arial"/>
        </w:rPr>
        <w:t xml:space="preserve">potential benefits of different dietary </w:t>
      </w:r>
      <w:r w:rsidR="006D14E4" w:rsidRPr="00C7588C">
        <w:rPr>
          <w:rFonts w:cs="Arial"/>
        </w:rPr>
        <w:t xml:space="preserve">regimes. </w:t>
      </w:r>
      <w:r w:rsidR="00DA0952" w:rsidRPr="00C7588C">
        <w:rPr>
          <w:rFonts w:cs="Arial"/>
        </w:rPr>
        <w:t>Using a</w:t>
      </w:r>
      <w:r w:rsidR="00597A2B" w:rsidRPr="00C7588C">
        <w:rPr>
          <w:rFonts w:cs="Arial"/>
        </w:rPr>
        <w:t xml:space="preserve"> targeted approach to measure amino acids in 2 independent studies revealed significant decreases in branched chain amino </w:t>
      </w:r>
      <w:r w:rsidR="00597A2B">
        <w:rPr>
          <w:rFonts w:cs="Arial"/>
        </w:rPr>
        <w:t xml:space="preserve">acids and aromatic amino acids, both of which have been previously associated with insulin resistance and Type 2 Diabetes </w:t>
      </w:r>
      <w:r w:rsidR="00B70A21">
        <w:rPr>
          <w:rFonts w:cs="Arial"/>
        </w:rPr>
        <w:fldChar w:fldCharType="begin">
          <w:fldData xml:space="preserve">PEVuZE5vdGU+PENpdGU+PEF1dGhvcj5aaGVuZzwvQXV0aG9yPjxZZWFyPjIwMTY8L1llYXI+PFJl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</w:fldData>
        </w:fldChar>
      </w:r>
      <w:r w:rsidR="00142689">
        <w:rPr>
          <w:rFonts w:cs="Arial"/>
        </w:rPr>
        <w:instrText xml:space="preserve"> ADDIN EN.CITE </w:instrText>
      </w:r>
      <w:r w:rsidR="00142689">
        <w:rPr>
          <w:rFonts w:cs="Arial"/>
        </w:rPr>
        <w:fldChar w:fldCharType="begin">
          <w:fldData xml:space="preserve">PEVuZE5vdGU+PENpdGU+PEF1dGhvcj5aaGVuZzwvQXV0aG9yPjxZZWFyPjIwMTY8L1llYXI+PFJl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</w:fldData>
        </w:fldChar>
      </w:r>
      <w:r w:rsidR="00142689">
        <w:rPr>
          <w:rFonts w:cs="Arial"/>
        </w:rPr>
        <w:instrText xml:space="preserve"> ADDIN EN.CITE.DATA </w:instrText>
      </w:r>
      <w:r w:rsidR="00142689">
        <w:rPr>
          <w:rFonts w:cs="Arial"/>
        </w:rPr>
      </w:r>
      <w:r w:rsidR="00142689">
        <w:rPr>
          <w:rFonts w:cs="Arial"/>
        </w:rPr>
        <w:fldChar w:fldCharType="end"/>
      </w:r>
      <w:r w:rsidR="00B70A21">
        <w:rPr>
          <w:rFonts w:cs="Arial"/>
        </w:rPr>
      </w:r>
      <w:r w:rsidR="00B70A21">
        <w:rPr>
          <w:rFonts w:cs="Arial"/>
        </w:rPr>
        <w:fldChar w:fldCharType="separate"/>
      </w:r>
      <w:r w:rsidR="00142689">
        <w:rPr>
          <w:rFonts w:cs="Arial"/>
          <w:noProof/>
        </w:rPr>
        <w:t>[</w:t>
      </w:r>
      <w:hyperlink w:anchor="_ENREF_29" w:tooltip="Zheng, 2016 #6132" w:history="1">
        <w:r w:rsidR="005E4339">
          <w:rPr>
            <w:rFonts w:cs="Arial"/>
            <w:noProof/>
          </w:rPr>
          <w:t>29</w:t>
        </w:r>
      </w:hyperlink>
      <w:r w:rsidR="00142689">
        <w:rPr>
          <w:rFonts w:cs="Arial"/>
          <w:noProof/>
        </w:rPr>
        <w:t>]</w:t>
      </w:r>
      <w:r w:rsidR="00B70A21">
        <w:rPr>
          <w:rFonts w:cs="Arial"/>
        </w:rPr>
        <w:fldChar w:fldCharType="end"/>
      </w:r>
      <w:r w:rsidR="00597A2B">
        <w:rPr>
          <w:rFonts w:cs="Arial"/>
        </w:rPr>
        <w:t xml:space="preserve">. Interestingly a lower protein diet (15% of energy compared to 25%) demonstrated a stronger effect on reducing </w:t>
      </w:r>
      <w:r w:rsidR="003526B4">
        <w:rPr>
          <w:rFonts w:cs="Arial"/>
        </w:rPr>
        <w:t xml:space="preserve">the branched chain amino acid </w:t>
      </w:r>
      <w:r w:rsidR="00597A2B">
        <w:rPr>
          <w:rFonts w:cs="Arial"/>
        </w:rPr>
        <w:t>valine</w:t>
      </w:r>
      <w:r w:rsidR="00597A2B" w:rsidRPr="00B062E5">
        <w:rPr>
          <w:rFonts w:cs="Arial"/>
        </w:rPr>
        <w:t xml:space="preserve">. </w:t>
      </w:r>
      <w:r w:rsidR="00B062E5" w:rsidRPr="00B062E5">
        <w:rPr>
          <w:rFonts w:cs="Arial"/>
        </w:rPr>
        <w:t>Overall, this study is a good example of how applying metabolomics pre and post a dietary intervention can</w:t>
      </w:r>
      <w:r w:rsidR="00CE0AF2">
        <w:rPr>
          <w:rFonts w:cs="Arial"/>
        </w:rPr>
        <w:t xml:space="preserve"> </w:t>
      </w:r>
      <w:r w:rsidR="00B062E5">
        <w:rPr>
          <w:rFonts w:cs="Arial"/>
        </w:rPr>
        <w:t xml:space="preserve">give insights into potential mechanisms of the health benefits of certain diets. </w:t>
      </w:r>
    </w:p>
    <w:p w14:paraId="5BA8C7A1" w14:textId="77777777" w:rsidR="00D36BC0" w:rsidRPr="005648F3" w:rsidRDefault="00D36BC0" w:rsidP="006C549E">
      <w:pPr>
        <w:spacing w:after="0" w:line="360" w:lineRule="auto"/>
        <w:jc w:val="both"/>
        <w:rPr>
          <w:rFonts w:cs="Arial"/>
          <w:highlight w:val="yellow"/>
        </w:rPr>
      </w:pPr>
    </w:p>
    <w:p w14:paraId="16860E17" w14:textId="00FDD465" w:rsidR="003526B4" w:rsidRPr="00052FF9" w:rsidRDefault="00485B80" w:rsidP="006C549E">
      <w:pPr>
        <w:spacing w:after="0" w:line="360" w:lineRule="auto"/>
        <w:jc w:val="both"/>
        <w:rPr>
          <w:rFonts w:cs="Arial"/>
        </w:rPr>
      </w:pPr>
      <w:r w:rsidRPr="002202A8">
        <w:rPr>
          <w:rFonts w:cs="Arial"/>
        </w:rPr>
        <w:t xml:space="preserve">As is evident from the above examples, metabolomics is a powerful tool in the assessment of metabolic changes following dietary interventions. </w:t>
      </w:r>
      <w:r w:rsidR="00CE0AF2" w:rsidRPr="002202A8">
        <w:rPr>
          <w:rFonts w:cs="Arial"/>
        </w:rPr>
        <w:t>One of the main challenges in the field lies</w:t>
      </w:r>
      <w:r w:rsidRPr="002202A8">
        <w:rPr>
          <w:rFonts w:cs="Arial"/>
        </w:rPr>
        <w:t xml:space="preserve"> in the mapping of</w:t>
      </w:r>
      <w:r w:rsidR="00CE0AF2" w:rsidRPr="002202A8">
        <w:rPr>
          <w:rFonts w:cs="Arial"/>
        </w:rPr>
        <w:t xml:space="preserve"> observed changes in metabolite levels</w:t>
      </w:r>
      <w:r w:rsidRPr="002202A8">
        <w:rPr>
          <w:rFonts w:cs="Arial"/>
        </w:rPr>
        <w:t xml:space="preserve"> to metabolic pathways</w:t>
      </w:r>
      <w:r w:rsidR="00CE0AF2" w:rsidRPr="002202A8">
        <w:rPr>
          <w:rFonts w:cs="Arial"/>
        </w:rPr>
        <w:t xml:space="preserve">. </w:t>
      </w:r>
      <w:r w:rsidR="00CE0AF2" w:rsidRPr="00052FF9">
        <w:rPr>
          <w:rFonts w:cs="Arial"/>
        </w:rPr>
        <w:t>This without a doubt requires knowledge of basic biochemistry and an inherent understanding of metabolic pathways.</w:t>
      </w:r>
      <w:r w:rsidR="002202A8" w:rsidRPr="00052FF9">
        <w:rPr>
          <w:rFonts w:cs="Arial"/>
        </w:rPr>
        <w:t xml:space="preserve"> The collaboration between </w:t>
      </w:r>
      <w:r w:rsidR="00B062E5" w:rsidRPr="00052FF9">
        <w:rPr>
          <w:rFonts w:cs="Arial"/>
        </w:rPr>
        <w:t xml:space="preserve">scientists from different disciplines is important to </w:t>
      </w:r>
      <w:r w:rsidR="003526B4" w:rsidRPr="00052FF9">
        <w:rPr>
          <w:rFonts w:cs="Arial"/>
        </w:rPr>
        <w:t xml:space="preserve">obtain </w:t>
      </w:r>
      <w:r w:rsidR="00052FF9" w:rsidRPr="00052FF9">
        <w:rPr>
          <w:rFonts w:cs="Arial"/>
        </w:rPr>
        <w:t xml:space="preserve">meaningful interpretation of the data. </w:t>
      </w:r>
    </w:p>
    <w:p w14:paraId="004A2DBD" w14:textId="77777777" w:rsidR="00CE0AF2" w:rsidRDefault="00CE0AF2" w:rsidP="006C549E">
      <w:pPr>
        <w:spacing w:after="0" w:line="360" w:lineRule="auto"/>
        <w:jc w:val="both"/>
        <w:rPr>
          <w:rFonts w:cs="Arial"/>
        </w:rPr>
      </w:pPr>
    </w:p>
    <w:p w14:paraId="38C9540C" w14:textId="77777777" w:rsidR="006D187E" w:rsidRPr="007F561F" w:rsidRDefault="006D187E" w:rsidP="006C549E">
      <w:pPr>
        <w:spacing w:after="0" w:line="360" w:lineRule="auto"/>
        <w:jc w:val="both"/>
        <w:rPr>
          <w:rFonts w:cs="Times New Roman"/>
          <w:szCs w:val="24"/>
          <w:u w:val="single"/>
        </w:rPr>
      </w:pPr>
      <w:r w:rsidRPr="007F561F">
        <w:rPr>
          <w:rFonts w:cs="Times New Roman"/>
          <w:szCs w:val="24"/>
          <w:u w:val="single"/>
        </w:rPr>
        <w:t>Diet Related Disease Studies</w:t>
      </w:r>
    </w:p>
    <w:p w14:paraId="1EAA2688" w14:textId="699A548A" w:rsidR="006D187E" w:rsidRDefault="007F561F" w:rsidP="006C549E">
      <w:pPr>
        <w:spacing w:after="0" w:line="360" w:lineRule="auto"/>
        <w:jc w:val="both"/>
        <w:rPr>
          <w:rFonts w:cs="Times New Roman"/>
          <w:szCs w:val="24"/>
        </w:rPr>
      </w:pPr>
      <w:r w:rsidRPr="007F561F">
        <w:rPr>
          <w:rFonts w:cs="Times New Roman"/>
          <w:szCs w:val="24"/>
        </w:rPr>
        <w:t xml:space="preserve">In recent years, the applications of metabolomics to </w:t>
      </w:r>
      <w:r>
        <w:rPr>
          <w:rFonts w:cs="Times New Roman"/>
          <w:szCs w:val="24"/>
        </w:rPr>
        <w:t>diet related diseases such as Type 2 diabetes and cardiovascular disease has increased dramatically</w:t>
      </w:r>
      <w:r w:rsidR="00CB74AA">
        <w:rPr>
          <w:rFonts w:cs="Times New Roman"/>
          <w:szCs w:val="24"/>
        </w:rPr>
        <w:fldChar w:fldCharType="begin">
          <w:fldData xml:space="preserve">PEVuZE5vdGU+PENpdGU+PEF1dGhvcj5XdXJ0ejwvQXV0aG9yPjxZZWFyPjIwMTE8L1llYXI+PFJl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U3LTYz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==
</w:fldData>
        </w:fldChar>
      </w:r>
      <w:r w:rsidR="00142689">
        <w:rPr>
          <w:rFonts w:cs="Times New Roman"/>
          <w:szCs w:val="24"/>
        </w:rPr>
        <w:instrText xml:space="preserve"> ADDIN EN.CITE </w:instrText>
      </w:r>
      <w:r w:rsidR="00142689">
        <w:rPr>
          <w:rFonts w:cs="Times New Roman"/>
          <w:szCs w:val="24"/>
        </w:rPr>
        <w:fldChar w:fldCharType="begin">
          <w:fldData xml:space="preserve">PEVuZE5vdGU+PENpdGU+PEF1dGhvcj5XdXJ0ejwvQXV0aG9yPjxZZWFyPjIwMTE8L1llYXI+PFJl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U3LTYz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==
</w:fldData>
        </w:fldChar>
      </w:r>
      <w:r w:rsidR="00142689">
        <w:rPr>
          <w:rFonts w:cs="Times New Roman"/>
          <w:szCs w:val="24"/>
        </w:rPr>
        <w:instrText xml:space="preserve"> ADDIN EN.CITE.DATA </w:instrText>
      </w:r>
      <w:r w:rsidR="00142689">
        <w:rPr>
          <w:rFonts w:cs="Times New Roman"/>
          <w:szCs w:val="24"/>
        </w:rPr>
      </w:r>
      <w:r w:rsidR="00142689">
        <w:rPr>
          <w:rFonts w:cs="Times New Roman"/>
          <w:szCs w:val="24"/>
        </w:rPr>
        <w:fldChar w:fldCharType="end"/>
      </w:r>
      <w:r w:rsidR="00CB74AA">
        <w:rPr>
          <w:rFonts w:cs="Times New Roman"/>
          <w:szCs w:val="24"/>
        </w:rPr>
      </w:r>
      <w:r w:rsidR="00CB74AA">
        <w:rPr>
          <w:rFonts w:cs="Times New Roman"/>
          <w:szCs w:val="24"/>
        </w:rPr>
        <w:fldChar w:fldCharType="separate"/>
      </w:r>
      <w:r w:rsidR="00142689">
        <w:rPr>
          <w:rFonts w:cs="Times New Roman"/>
          <w:noProof/>
          <w:szCs w:val="24"/>
        </w:rPr>
        <w:t>[</w:t>
      </w:r>
      <w:hyperlink w:anchor="_ENREF_30" w:tooltip="Wurtz, 2011 #5007" w:history="1">
        <w:r w:rsidR="005E4339">
          <w:rPr>
            <w:rFonts w:cs="Times New Roman"/>
            <w:noProof/>
            <w:szCs w:val="24"/>
          </w:rPr>
          <w:t>30-34</w:t>
        </w:r>
      </w:hyperlink>
      <w:r w:rsidR="00142689">
        <w:rPr>
          <w:rFonts w:cs="Times New Roman"/>
          <w:noProof/>
          <w:szCs w:val="24"/>
        </w:rPr>
        <w:t>]</w:t>
      </w:r>
      <w:r w:rsidR="00CB74AA">
        <w:rPr>
          <w:rFonts w:cs="Times New Roman"/>
          <w:szCs w:val="24"/>
        </w:rPr>
        <w:fldChar w:fldCharType="end"/>
      </w:r>
      <w:r>
        <w:rPr>
          <w:rFonts w:cs="Times New Roman"/>
          <w:szCs w:val="24"/>
        </w:rPr>
        <w:t xml:space="preserve">. Of particular note is the </w:t>
      </w:r>
      <w:r w:rsidR="00D31306">
        <w:rPr>
          <w:rFonts w:cs="Times New Roman"/>
          <w:szCs w:val="24"/>
        </w:rPr>
        <w:t xml:space="preserve">emergence of evidence from metabolomics studies with respect to </w:t>
      </w:r>
      <w:r w:rsidR="006D187E" w:rsidRPr="00D31306">
        <w:rPr>
          <w:rFonts w:cs="Times New Roman"/>
          <w:szCs w:val="24"/>
        </w:rPr>
        <w:t xml:space="preserve">the branched chain amino acids and the risk of development of insulin resistance and type 2 diabetes. </w:t>
      </w:r>
      <w:r w:rsidR="00D31306" w:rsidRPr="00D31306">
        <w:rPr>
          <w:rFonts w:cs="Times New Roman"/>
          <w:szCs w:val="24"/>
        </w:rPr>
        <w:t>A number o</w:t>
      </w:r>
      <w:r w:rsidR="00D31306">
        <w:rPr>
          <w:rFonts w:cs="Times New Roman"/>
          <w:szCs w:val="24"/>
        </w:rPr>
        <w:t>f studies have demonstrated elevated levels of branched chain amino acids to be associated with insulin resistance</w:t>
      </w:r>
      <w:r w:rsidR="00B70A21">
        <w:rPr>
          <w:rFonts w:cs="Times New Roman"/>
          <w:szCs w:val="24"/>
        </w:rPr>
        <w:t xml:space="preserve"> </w:t>
      </w:r>
      <w:r w:rsidR="00B70A21">
        <w:rPr>
          <w:rFonts w:cs="Times New Roman"/>
          <w:szCs w:val="24"/>
        </w:rPr>
        <w:fldChar w:fldCharType="begin">
          <w:fldData xml:space="preserve">PEVuZE5vdGU+PENpdGU+PEF1dGhvcj5TaGFoPC9BdXRob3I+PFllYXI+MjAxMjwvWWVhcj48UmVj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MxMS0yNjwvcGFnZXM+PHZv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</w:fldData>
        </w:fldChar>
      </w:r>
      <w:r w:rsidR="00142689">
        <w:rPr>
          <w:rFonts w:cs="Times New Roman"/>
          <w:szCs w:val="24"/>
        </w:rPr>
        <w:instrText xml:space="preserve"> ADDIN EN.CITE </w:instrText>
      </w:r>
      <w:r w:rsidR="00142689">
        <w:rPr>
          <w:rFonts w:cs="Times New Roman"/>
          <w:szCs w:val="24"/>
        </w:rPr>
        <w:fldChar w:fldCharType="begin">
          <w:fldData xml:space="preserve">PEVuZE5vdGU+PENpdGU+PEF1dGhvcj5TaGFoPC9BdXRob3I+PFllYXI+MjAxMjwvWWVhcj48UmVj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MxMS0yNjwvcGFnZXM+PHZv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</w:fldData>
        </w:fldChar>
      </w:r>
      <w:r w:rsidR="00142689">
        <w:rPr>
          <w:rFonts w:cs="Times New Roman"/>
          <w:szCs w:val="24"/>
        </w:rPr>
        <w:instrText xml:space="preserve"> ADDIN EN.CITE.DATA </w:instrText>
      </w:r>
      <w:r w:rsidR="00142689">
        <w:rPr>
          <w:rFonts w:cs="Times New Roman"/>
          <w:szCs w:val="24"/>
        </w:rPr>
      </w:r>
      <w:r w:rsidR="00142689">
        <w:rPr>
          <w:rFonts w:cs="Times New Roman"/>
          <w:szCs w:val="24"/>
        </w:rPr>
        <w:fldChar w:fldCharType="end"/>
      </w:r>
      <w:r w:rsidR="00B70A21">
        <w:rPr>
          <w:rFonts w:cs="Times New Roman"/>
          <w:szCs w:val="24"/>
        </w:rPr>
      </w:r>
      <w:r w:rsidR="00B70A21">
        <w:rPr>
          <w:rFonts w:cs="Times New Roman"/>
          <w:szCs w:val="24"/>
        </w:rPr>
        <w:fldChar w:fldCharType="separate"/>
      </w:r>
      <w:r w:rsidR="00142689">
        <w:rPr>
          <w:rFonts w:cs="Times New Roman"/>
          <w:noProof/>
          <w:szCs w:val="24"/>
        </w:rPr>
        <w:t>[</w:t>
      </w:r>
      <w:hyperlink w:anchor="_ENREF_35" w:tooltip="Shah, 2012 #3779" w:history="1">
        <w:r w:rsidR="005E4339">
          <w:rPr>
            <w:rFonts w:cs="Times New Roman"/>
            <w:noProof/>
            <w:szCs w:val="24"/>
          </w:rPr>
          <w:t>35-37</w:t>
        </w:r>
      </w:hyperlink>
      <w:r w:rsidR="00142689">
        <w:rPr>
          <w:rFonts w:cs="Times New Roman"/>
          <w:noProof/>
          <w:szCs w:val="24"/>
        </w:rPr>
        <w:t>]</w:t>
      </w:r>
      <w:r w:rsidR="00B70A21">
        <w:rPr>
          <w:rFonts w:cs="Times New Roman"/>
          <w:szCs w:val="24"/>
        </w:rPr>
        <w:fldChar w:fldCharType="end"/>
      </w:r>
      <w:r w:rsidR="00D31306">
        <w:rPr>
          <w:rFonts w:cs="Times New Roman"/>
          <w:szCs w:val="24"/>
        </w:rPr>
        <w:t xml:space="preserve">. Moreover, a combination of branched chain amino acids and aromatic amino acids have been shown to be predictive of future risk of diabetes </w:t>
      </w:r>
      <w:r w:rsidR="00B70A21">
        <w:rPr>
          <w:rFonts w:cs="Times New Roman"/>
          <w:szCs w:val="24"/>
        </w:rPr>
        <w:fldChar w:fldCharType="begin">
          <w:fldData xml:space="preserve">PEVuZE5vdGU+PENpdGU+PEF1dGhvcj5XYW5nPC9BdXRob3I+PFllYXI+MjAxMTwvWWVhcj48UmVj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0NDgtNTM8L3BhZ2VzPjx2b2x1bWU+MTc8L3ZvbHVtZT48bnVtYmVy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</w:fldData>
        </w:fldChar>
      </w:r>
      <w:r w:rsidR="00142689">
        <w:rPr>
          <w:rFonts w:cs="Times New Roman"/>
          <w:szCs w:val="24"/>
        </w:rPr>
        <w:instrText xml:space="preserve"> ADDIN EN.CITE </w:instrText>
      </w:r>
      <w:r w:rsidR="00142689">
        <w:rPr>
          <w:rFonts w:cs="Times New Roman"/>
          <w:szCs w:val="24"/>
        </w:rPr>
        <w:fldChar w:fldCharType="begin">
          <w:fldData xml:space="preserve">PEVuZE5vdGU+PENpdGU+PEF1dGhvcj5XYW5nPC9BdXRob3I+PFllYXI+MjAxMTwvWWVhcj48UmVj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0NDgtNTM8L3BhZ2VzPjx2b2x1bWU+MTc8L3ZvbHVtZT48bnVtYmVy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</w:fldData>
        </w:fldChar>
      </w:r>
      <w:r w:rsidR="00142689">
        <w:rPr>
          <w:rFonts w:cs="Times New Roman"/>
          <w:szCs w:val="24"/>
        </w:rPr>
        <w:instrText xml:space="preserve"> ADDIN EN.CITE.DATA </w:instrText>
      </w:r>
      <w:r w:rsidR="00142689">
        <w:rPr>
          <w:rFonts w:cs="Times New Roman"/>
          <w:szCs w:val="24"/>
        </w:rPr>
      </w:r>
      <w:r w:rsidR="00142689">
        <w:rPr>
          <w:rFonts w:cs="Times New Roman"/>
          <w:szCs w:val="24"/>
        </w:rPr>
        <w:fldChar w:fldCharType="end"/>
      </w:r>
      <w:r w:rsidR="00B70A21">
        <w:rPr>
          <w:rFonts w:cs="Times New Roman"/>
          <w:szCs w:val="24"/>
        </w:rPr>
      </w:r>
      <w:r w:rsidR="00B70A21">
        <w:rPr>
          <w:rFonts w:cs="Times New Roman"/>
          <w:szCs w:val="24"/>
        </w:rPr>
        <w:fldChar w:fldCharType="separate"/>
      </w:r>
      <w:r w:rsidR="00142689">
        <w:rPr>
          <w:rFonts w:cs="Times New Roman"/>
          <w:noProof/>
          <w:szCs w:val="24"/>
        </w:rPr>
        <w:t>[</w:t>
      </w:r>
      <w:hyperlink w:anchor="_ENREF_38" w:tooltip="Wang, 2011 #6143" w:history="1">
        <w:r w:rsidR="005E4339">
          <w:rPr>
            <w:rFonts w:cs="Times New Roman"/>
            <w:noProof/>
            <w:szCs w:val="24"/>
          </w:rPr>
          <w:t>38</w:t>
        </w:r>
      </w:hyperlink>
      <w:r w:rsidR="00142689">
        <w:rPr>
          <w:rFonts w:cs="Times New Roman"/>
          <w:noProof/>
          <w:szCs w:val="24"/>
        </w:rPr>
        <w:t>]</w:t>
      </w:r>
      <w:r w:rsidR="00B70A21">
        <w:rPr>
          <w:rFonts w:cs="Times New Roman"/>
          <w:szCs w:val="24"/>
        </w:rPr>
        <w:fldChar w:fldCharType="end"/>
      </w:r>
      <w:r w:rsidR="006D187E" w:rsidRPr="00D31306">
        <w:rPr>
          <w:rFonts w:cs="Times New Roman"/>
          <w:szCs w:val="24"/>
        </w:rPr>
        <w:t xml:space="preserve">. </w:t>
      </w:r>
      <w:r w:rsidR="00D31306">
        <w:rPr>
          <w:rFonts w:cs="Times New Roman"/>
          <w:szCs w:val="24"/>
        </w:rPr>
        <w:t xml:space="preserve">While the majority of these studies have used MS-based techniques for the measurement of the amino acids there are also some noteworthy example of where NMR has been used. </w:t>
      </w:r>
      <w:r w:rsidR="006D187E" w:rsidRPr="00D31306">
        <w:rPr>
          <w:rFonts w:cs="Times New Roman"/>
          <w:szCs w:val="24"/>
        </w:rPr>
        <w:t xml:space="preserve">In a study of 1,680 young adults, NMR was used to quantify amino acids and data analysis revealed that the circulating levels were predictive of insulin resistance </w:t>
      </w:r>
      <w:r w:rsidR="006D187E" w:rsidRPr="00D31306">
        <w:rPr>
          <w:rFonts w:cs="Times New Roman"/>
          <w:szCs w:val="24"/>
        </w:rPr>
        <w:fldChar w:fldCharType="begin"/>
      </w:r>
      <w:r w:rsidR="00142689">
        <w:rPr>
          <w:rFonts w:cs="Times New Roman"/>
          <w:szCs w:val="24"/>
        </w:rPr>
        <w:instrText xml:space="preserve"> ADDIN EN.CITE &lt;EndNote&gt;&lt;Cite&gt;&lt;Author&gt;Wurtz&lt;/Author&gt;&lt;Year&gt;2013&lt;/Year&gt;&lt;RecNum&gt;2671&lt;/RecNum&gt;&lt;DisplayText&gt;[39]&lt;/DisplayText&gt;&lt;record&gt;&lt;rec-number&gt;2671&lt;/rec-number&gt;&lt;foreign-keys&gt;&lt;key app="EN" db-id="v095tzat20zvfyepttove05rtaewae2f59re"&gt;2671&lt;/key&gt;&lt;/foreign-keys&gt;&lt;ref-type name="Journal Article"&gt;17&lt;/ref-type&gt;&lt;contributors&gt;&lt;authors&gt;&lt;author&gt;Wurtz, P.&lt;/author&gt;&lt;author&gt;Soininen, P.&lt;/author&gt;&lt;author&gt;Kangas, A. J.&lt;/author&gt;&lt;author&gt;Ronnemaa, T.&lt;/author&gt;&lt;author&gt;Lehtimaki, T.&lt;/author&gt;&lt;author&gt;Kahonen, M.&lt;/author&gt;&lt;author&gt;Viikari, J. S.&lt;/author&gt;&lt;author&gt;Raitakari, O. T.&lt;/author&gt;&lt;author&gt;Ala-Korpela, M.&lt;/author&gt;&lt;/authors&gt;&lt;/contributors&gt;&lt;auth-address&gt;Institute for Molecular Medicine Finland, University of Helsinki, Helsinki, Finland. peter.wurtz@helsinki.fi&lt;/auth-address&gt;&lt;titles&gt;&lt;title&gt;Branched-chain and aromatic amino acids are predictors of insulin resistance in young adults&lt;/title&gt;&lt;secondary-title&gt;Diabetes Care&lt;/secondary-title&gt;&lt;alt-title&gt;Diabetes care&lt;/alt-title&gt;&lt;/titles&gt;&lt;periodical&gt;&lt;full-title&gt;Diabetes care&lt;/full-title&gt;&lt;/periodical&gt;&lt;alt-periodical&gt;&lt;full-title&gt;Diabetes care&lt;/full-title&gt;&lt;/alt-periodical&gt;&lt;pages&gt;648-55&lt;/pages&gt;&lt;volume&gt;36&lt;/volume&gt;&lt;number&gt;3&lt;/number&gt;&lt;keywords&gt;&lt;keyword&gt;Adult&lt;/keyword&gt;&lt;keyword&gt;Amino Acids/*blood&lt;/keyword&gt;&lt;keyword&gt;Female&lt;/keyword&gt;&lt;keyword&gt;Humans&lt;/keyword&gt;&lt;keyword&gt;Insulin Resistance/*physiology&lt;/keyword&gt;&lt;keyword&gt;Isoleucine/blood&lt;/keyword&gt;&lt;keyword&gt;Leucine/blood&lt;/keyword&gt;&lt;keyword&gt;Male&lt;/keyword&gt;&lt;keyword&gt;Phenylalanine/blood&lt;/keyword&gt;&lt;keyword&gt;Tyrosine/blood&lt;/keyword&gt;&lt;keyword&gt;Valine/blood&lt;/keyword&gt;&lt;keyword&gt;Young Adult&lt;/keyword&gt;&lt;/keywords&gt;&lt;dates&gt;&lt;year&gt;2013&lt;/year&gt;&lt;pub-dates&gt;&lt;date&gt;Mar&lt;/date&gt;&lt;/pub-dates&gt;&lt;/dates&gt;&lt;isbn&gt;1935-5548 (Electronic)&amp;#xD;0149-5992 (Linking)&lt;/isbn&gt;&lt;accession-num&gt;23129134&lt;/accession-num&gt;&lt;urls&gt;&lt;related-urls&gt;&lt;url&gt;http://www.ncbi.nlm.nih.gov/pubmed/23129134&lt;/url&gt;&lt;/related-urls&gt;&lt;/urls&gt;&lt;custom2&gt;3579331&lt;/custom2&gt;&lt;electronic-resource-num&gt;10.2337/dc12-0895&lt;/electronic-resource-num&gt;&lt;/record&gt;&lt;/Cite&gt;&lt;/EndNote&gt;</w:instrText>
      </w:r>
      <w:r w:rsidR="006D187E" w:rsidRPr="00D31306">
        <w:rPr>
          <w:rFonts w:cs="Times New Roman"/>
          <w:szCs w:val="24"/>
        </w:rPr>
        <w:fldChar w:fldCharType="separate"/>
      </w:r>
      <w:r w:rsidR="00142689">
        <w:rPr>
          <w:rFonts w:cs="Times New Roman"/>
          <w:noProof/>
          <w:szCs w:val="24"/>
        </w:rPr>
        <w:t>[</w:t>
      </w:r>
      <w:hyperlink w:anchor="_ENREF_39" w:tooltip="Wurtz, 2013 #2671" w:history="1">
        <w:r w:rsidR="005E4339">
          <w:rPr>
            <w:rFonts w:cs="Times New Roman"/>
            <w:noProof/>
            <w:szCs w:val="24"/>
          </w:rPr>
          <w:t>39</w:t>
        </w:r>
      </w:hyperlink>
      <w:r w:rsidR="00142689">
        <w:rPr>
          <w:rFonts w:cs="Times New Roman"/>
          <w:noProof/>
          <w:szCs w:val="24"/>
        </w:rPr>
        <w:t>]</w:t>
      </w:r>
      <w:r w:rsidR="006D187E" w:rsidRPr="00D31306">
        <w:rPr>
          <w:rFonts w:cs="Times New Roman"/>
          <w:szCs w:val="24"/>
        </w:rPr>
        <w:fldChar w:fldCharType="end"/>
      </w:r>
      <w:r w:rsidR="006D187E" w:rsidRPr="00D31306">
        <w:rPr>
          <w:rFonts w:cs="Times New Roman"/>
          <w:szCs w:val="24"/>
        </w:rPr>
        <w:t xml:space="preserve">. </w:t>
      </w:r>
      <w:r w:rsidR="00A91134">
        <w:rPr>
          <w:rFonts w:cs="Times New Roman"/>
          <w:szCs w:val="24"/>
        </w:rPr>
        <w:t>Overall, the emergent role of branched chain amino acids in insulin resistance and type 2 Diabetes</w:t>
      </w:r>
      <w:r w:rsidR="00A67042">
        <w:rPr>
          <w:rFonts w:cs="Times New Roman"/>
          <w:szCs w:val="24"/>
        </w:rPr>
        <w:t xml:space="preserve"> demonstrate</w:t>
      </w:r>
      <w:r w:rsidR="00A91134">
        <w:rPr>
          <w:rFonts w:cs="Times New Roman"/>
          <w:szCs w:val="24"/>
        </w:rPr>
        <w:t>s</w:t>
      </w:r>
      <w:r w:rsidR="00A67042">
        <w:rPr>
          <w:rFonts w:cs="Times New Roman"/>
          <w:szCs w:val="24"/>
        </w:rPr>
        <w:t xml:space="preserve"> the ability of metabolomics to open up new avenues of research and to challenge the current status quo in the understanding of the development of diet related diseases. </w:t>
      </w:r>
    </w:p>
    <w:p w14:paraId="4CF80BEA" w14:textId="77777777" w:rsidR="006C549E" w:rsidRPr="00D31306" w:rsidRDefault="006C549E" w:rsidP="006C549E">
      <w:pPr>
        <w:spacing w:after="0" w:line="360" w:lineRule="auto"/>
        <w:jc w:val="both"/>
        <w:rPr>
          <w:rFonts w:cs="Times New Roman"/>
          <w:szCs w:val="24"/>
        </w:rPr>
      </w:pPr>
    </w:p>
    <w:p w14:paraId="0094ECED" w14:textId="73A1E49C" w:rsidR="006D187E" w:rsidRPr="009371A2" w:rsidRDefault="006D187E" w:rsidP="006C549E">
      <w:pPr>
        <w:spacing w:after="0" w:line="360" w:lineRule="auto"/>
        <w:jc w:val="both"/>
        <w:rPr>
          <w:rFonts w:cs="Times New Roman"/>
          <w:szCs w:val="24"/>
        </w:rPr>
      </w:pPr>
      <w:r w:rsidRPr="00A91134">
        <w:rPr>
          <w:rFonts w:cs="Times New Roman"/>
          <w:szCs w:val="24"/>
        </w:rPr>
        <w:t xml:space="preserve">Finally, the role of the gut microbiota is emerging as an important </w:t>
      </w:r>
      <w:r w:rsidR="00A91134">
        <w:rPr>
          <w:rFonts w:cs="Times New Roman"/>
          <w:szCs w:val="24"/>
        </w:rPr>
        <w:t xml:space="preserve">potential </w:t>
      </w:r>
      <w:r w:rsidRPr="00A91134">
        <w:rPr>
          <w:rFonts w:cs="Times New Roman"/>
          <w:szCs w:val="24"/>
        </w:rPr>
        <w:t xml:space="preserve">player in the development of a number of </w:t>
      </w:r>
      <w:r w:rsidR="00F27F8E" w:rsidRPr="00A91134">
        <w:rPr>
          <w:rFonts w:cs="Times New Roman"/>
          <w:szCs w:val="24"/>
        </w:rPr>
        <w:t xml:space="preserve">diet related </w:t>
      </w:r>
      <w:r w:rsidRPr="00A91134">
        <w:rPr>
          <w:rFonts w:cs="Times New Roman"/>
          <w:szCs w:val="24"/>
        </w:rPr>
        <w:t xml:space="preserve">diseases and metabolomics </w:t>
      </w:r>
      <w:r w:rsidR="00F27F8E" w:rsidRPr="00A91134">
        <w:rPr>
          <w:rFonts w:cs="Times New Roman"/>
          <w:szCs w:val="24"/>
        </w:rPr>
        <w:t xml:space="preserve">is contributing significantly to the field. </w:t>
      </w:r>
      <w:r w:rsidRPr="00A91134">
        <w:rPr>
          <w:rFonts w:cs="Times New Roman"/>
          <w:szCs w:val="24"/>
        </w:rPr>
        <w:t xml:space="preserve"> </w:t>
      </w:r>
      <w:r w:rsidR="00A91134" w:rsidRPr="00A91134">
        <w:rPr>
          <w:rFonts w:cs="Times New Roman"/>
          <w:szCs w:val="24"/>
        </w:rPr>
        <w:t>M</w:t>
      </w:r>
      <w:r w:rsidRPr="00A91134">
        <w:rPr>
          <w:rFonts w:cs="Times New Roman"/>
          <w:szCs w:val="24"/>
        </w:rPr>
        <w:t>etabolomics can readily identify metabolites that originate from mammalian-gut microbial co-metabolism and thus offers a unique method to follow alterations in gut microbial metabolism</w:t>
      </w:r>
      <w:r w:rsidR="00852694">
        <w:rPr>
          <w:rFonts w:cs="Times New Roman"/>
          <w:szCs w:val="24"/>
        </w:rPr>
        <w:t xml:space="preserve"> and add some functional meaning to alterations in bacterial levels</w:t>
      </w:r>
      <w:r w:rsidRPr="00A91134">
        <w:rPr>
          <w:rFonts w:cs="Times New Roman"/>
          <w:szCs w:val="24"/>
        </w:rPr>
        <w:t xml:space="preserve"> </w:t>
      </w:r>
      <w:r w:rsidRPr="00A91134">
        <w:rPr>
          <w:rFonts w:cs="Times New Roman"/>
          <w:szCs w:val="24"/>
        </w:rPr>
        <w:fldChar w:fldCharType="begin">
          <w:fldData xml:space="preserve">PEVuZE5vdGU+PENpdGU+PEF1dGhvcj5OaWNob2xzb248L0F1dGhvcj48WWVhcj4yMDEyPC9ZZWFy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</w:fldData>
        </w:fldChar>
      </w:r>
      <w:r w:rsidR="00142689">
        <w:rPr>
          <w:rFonts w:cs="Times New Roman"/>
          <w:szCs w:val="24"/>
        </w:rPr>
        <w:instrText xml:space="preserve"> ADDIN EN.CITE </w:instrText>
      </w:r>
      <w:r w:rsidR="00142689">
        <w:rPr>
          <w:rFonts w:cs="Times New Roman"/>
          <w:szCs w:val="24"/>
        </w:rPr>
        <w:fldChar w:fldCharType="begin">
          <w:fldData xml:space="preserve">PEVuZE5vdGU+PENpdGU+PEF1dGhvcj5OaWNob2xzb248L0F1dGhvcj48WWVhcj4yMDEyPC9ZZWFy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</w:fldData>
        </w:fldChar>
      </w:r>
      <w:r w:rsidR="00142689">
        <w:rPr>
          <w:rFonts w:cs="Times New Roman"/>
          <w:szCs w:val="24"/>
        </w:rPr>
        <w:instrText xml:space="preserve"> ADDIN EN.CITE.DATA </w:instrText>
      </w:r>
      <w:r w:rsidR="00142689">
        <w:rPr>
          <w:rFonts w:cs="Times New Roman"/>
          <w:szCs w:val="24"/>
        </w:rPr>
      </w:r>
      <w:r w:rsidR="00142689">
        <w:rPr>
          <w:rFonts w:cs="Times New Roman"/>
          <w:szCs w:val="24"/>
        </w:rPr>
        <w:fldChar w:fldCharType="end"/>
      </w:r>
      <w:r w:rsidRPr="00A91134">
        <w:rPr>
          <w:rFonts w:cs="Times New Roman"/>
          <w:szCs w:val="24"/>
        </w:rPr>
      </w:r>
      <w:r w:rsidRPr="00A91134">
        <w:rPr>
          <w:rFonts w:cs="Times New Roman"/>
          <w:szCs w:val="24"/>
        </w:rPr>
        <w:fldChar w:fldCharType="separate"/>
      </w:r>
      <w:r w:rsidR="00142689">
        <w:rPr>
          <w:rFonts w:cs="Times New Roman"/>
          <w:noProof/>
          <w:szCs w:val="24"/>
        </w:rPr>
        <w:t>[</w:t>
      </w:r>
      <w:hyperlink w:anchor="_ENREF_40" w:tooltip="Nicholson, 2012 #2932" w:history="1">
        <w:r w:rsidR="005E4339">
          <w:rPr>
            <w:rFonts w:cs="Times New Roman"/>
            <w:noProof/>
            <w:szCs w:val="24"/>
          </w:rPr>
          <w:t>40-42</w:t>
        </w:r>
      </w:hyperlink>
      <w:r w:rsidR="00142689">
        <w:rPr>
          <w:rFonts w:cs="Times New Roman"/>
          <w:noProof/>
          <w:szCs w:val="24"/>
        </w:rPr>
        <w:t>]</w:t>
      </w:r>
      <w:r w:rsidRPr="00A91134">
        <w:rPr>
          <w:rFonts w:cs="Times New Roman"/>
          <w:szCs w:val="24"/>
        </w:rPr>
        <w:fldChar w:fldCharType="end"/>
      </w:r>
      <w:r w:rsidRPr="00A91134">
        <w:rPr>
          <w:rFonts w:cs="Times New Roman"/>
          <w:szCs w:val="24"/>
        </w:rPr>
        <w:t>.</w:t>
      </w:r>
      <w:r w:rsidRPr="009554E3">
        <w:rPr>
          <w:rFonts w:cs="Times New Roman"/>
          <w:szCs w:val="24"/>
        </w:rPr>
        <w:t xml:space="preserve"> </w:t>
      </w:r>
      <w:r w:rsidR="00852694">
        <w:rPr>
          <w:rFonts w:cs="Times New Roman"/>
          <w:szCs w:val="24"/>
        </w:rPr>
        <w:t>In essence</w:t>
      </w:r>
      <w:r w:rsidR="00A91134">
        <w:rPr>
          <w:rFonts w:cs="Times New Roman"/>
          <w:szCs w:val="24"/>
        </w:rPr>
        <w:t xml:space="preserve"> it enables a functional read-out that helps interpretation of the potential alterations in the microbiota. </w:t>
      </w:r>
    </w:p>
    <w:p w14:paraId="6C51F871" w14:textId="77777777" w:rsidR="006D187E" w:rsidRDefault="006D187E" w:rsidP="006C549E">
      <w:pPr>
        <w:spacing w:after="0" w:line="360" w:lineRule="auto"/>
        <w:jc w:val="both"/>
        <w:rPr>
          <w:lang w:val="en-IE"/>
        </w:rPr>
      </w:pPr>
    </w:p>
    <w:p w14:paraId="1FB4F7AC" w14:textId="77777777" w:rsidR="00AC47E2" w:rsidRPr="00485B80" w:rsidRDefault="00485B80" w:rsidP="006C549E">
      <w:pPr>
        <w:spacing w:after="0" w:line="360" w:lineRule="auto"/>
        <w:jc w:val="both"/>
        <w:rPr>
          <w:u w:val="single"/>
          <w:lang w:val="en-IE"/>
        </w:rPr>
      </w:pPr>
      <w:r w:rsidRPr="00485B80">
        <w:rPr>
          <w:u w:val="single"/>
          <w:lang w:val="en-IE"/>
        </w:rPr>
        <w:t>Precision Nutrition</w:t>
      </w:r>
    </w:p>
    <w:p w14:paraId="24C9D393" w14:textId="09F2ACD5" w:rsidR="00052FF9" w:rsidRDefault="006D187E" w:rsidP="006C549E">
      <w:pPr>
        <w:spacing w:after="0" w:line="360" w:lineRule="auto"/>
        <w:jc w:val="both"/>
        <w:rPr>
          <w:rFonts w:cs="Times New Roman"/>
        </w:rPr>
      </w:pPr>
      <w:r>
        <w:rPr>
          <w:lang w:val="en-IE"/>
        </w:rPr>
        <w:t xml:space="preserve">Precision Nutrition or Personalised Nutrition can be defined as the tailoring of </w:t>
      </w:r>
      <w:r w:rsidR="00237288">
        <w:rPr>
          <w:lang w:val="en-IE"/>
        </w:rPr>
        <w:t xml:space="preserve">dietary advice to the individual. </w:t>
      </w:r>
      <w:r w:rsidR="008F3D23">
        <w:rPr>
          <w:lang w:val="en-IE"/>
        </w:rPr>
        <w:t xml:space="preserve">A recent study demonstrated using a randomised control trial that personalising dietary advice improved the dietary habits of individual’s compared to receiving general healthy eating guidelines </w:t>
      </w:r>
      <w:r w:rsidR="00EB2583">
        <w:rPr>
          <w:lang w:val="en-IE"/>
        </w:rPr>
        <w:fldChar w:fldCharType="begin">
          <w:fldData xml:space="preserve">PEVuZE5vdGU+PENpdGU+PEF1dGhvcj5DZWxpcy1Nb3JhbGVzPC9BdXRob3I+PFllYXI+MjAxNjwv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</w:fldData>
        </w:fldChar>
      </w:r>
      <w:r w:rsidR="00142689">
        <w:rPr>
          <w:lang w:val="en-IE"/>
        </w:rPr>
        <w:instrText xml:space="preserve"> ADDIN EN.CITE </w:instrText>
      </w:r>
      <w:r w:rsidR="00142689">
        <w:rPr>
          <w:lang w:val="en-IE"/>
        </w:rPr>
        <w:fldChar w:fldCharType="begin">
          <w:fldData xml:space="preserve">PEVuZE5vdGU+PENpdGU+PEF1dGhvcj5DZWxpcy1Nb3JhbGVzPC9BdXRob3I+PFllYXI+MjAxNjwv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</w:fldData>
        </w:fldChar>
      </w:r>
      <w:r w:rsidR="00142689">
        <w:rPr>
          <w:lang w:val="en-IE"/>
        </w:rPr>
        <w:instrText xml:space="preserve"> ADDIN EN.CITE.DATA </w:instrText>
      </w:r>
      <w:r w:rsidR="00142689">
        <w:rPr>
          <w:lang w:val="en-IE"/>
        </w:rPr>
      </w:r>
      <w:r w:rsidR="00142689">
        <w:rPr>
          <w:lang w:val="en-IE"/>
        </w:rPr>
        <w:fldChar w:fldCharType="end"/>
      </w:r>
      <w:r w:rsidR="00EB2583">
        <w:rPr>
          <w:lang w:val="en-IE"/>
        </w:rPr>
      </w:r>
      <w:r w:rsidR="00EB2583">
        <w:rPr>
          <w:lang w:val="en-IE"/>
        </w:rPr>
        <w:fldChar w:fldCharType="separate"/>
      </w:r>
      <w:r w:rsidR="00142689">
        <w:rPr>
          <w:noProof/>
          <w:lang w:val="en-IE"/>
        </w:rPr>
        <w:t>[</w:t>
      </w:r>
      <w:hyperlink w:anchor="_ENREF_43" w:tooltip="Celis-Morales, 2016 #4969" w:history="1">
        <w:r w:rsidR="005E4339">
          <w:rPr>
            <w:noProof/>
            <w:lang w:val="en-IE"/>
          </w:rPr>
          <w:t>43</w:t>
        </w:r>
      </w:hyperlink>
      <w:r w:rsidR="00142689">
        <w:rPr>
          <w:noProof/>
          <w:lang w:val="en-IE"/>
        </w:rPr>
        <w:t>]</w:t>
      </w:r>
      <w:r w:rsidR="00EB2583">
        <w:rPr>
          <w:lang w:val="en-IE"/>
        </w:rPr>
        <w:fldChar w:fldCharType="end"/>
      </w:r>
      <w:r w:rsidR="008F3D23">
        <w:rPr>
          <w:lang w:val="en-IE"/>
        </w:rPr>
        <w:t xml:space="preserve">. </w:t>
      </w:r>
      <w:r w:rsidR="00A83B5B">
        <w:rPr>
          <w:lang w:val="en-IE"/>
        </w:rPr>
        <w:t>Metabolomics has the potential to</w:t>
      </w:r>
      <w:r w:rsidR="00242D1E">
        <w:rPr>
          <w:lang w:val="en-IE"/>
        </w:rPr>
        <w:t xml:space="preserve"> play a significant role in the development and delivery of precision nutrition. Metabolic phenotyping through the use of metabolomics can </w:t>
      </w:r>
      <w:r w:rsidR="004F490E">
        <w:rPr>
          <w:lang w:val="en-IE"/>
        </w:rPr>
        <w:t>identify individuals who will respond to different interventions</w:t>
      </w:r>
      <w:r w:rsidR="00242D1E">
        <w:rPr>
          <w:lang w:val="en-IE"/>
        </w:rPr>
        <w:t xml:space="preserve">. </w:t>
      </w:r>
      <w:r w:rsidR="00906374">
        <w:rPr>
          <w:lang w:val="en-IE"/>
        </w:rPr>
        <w:t xml:space="preserve">Such a predictive approach could enable researchers to tailor dietary advice to the individual. Examples of where metabolomics </w:t>
      </w:r>
      <w:r w:rsidR="0035546F">
        <w:rPr>
          <w:lang w:val="en-IE"/>
        </w:rPr>
        <w:t xml:space="preserve">has identified differential responses to dietary interventions includes choline and vitamin D interventions. </w:t>
      </w:r>
      <w:r w:rsidR="0035546F" w:rsidRPr="0035546F">
        <w:rPr>
          <w:rFonts w:cs="Times New Roman"/>
        </w:rPr>
        <w:t>A</w:t>
      </w:r>
      <w:r w:rsidR="008E7B15" w:rsidRPr="0035546F">
        <w:rPr>
          <w:rFonts w:cs="Times New Roman"/>
        </w:rPr>
        <w:t>nalysis of the baseline metabolomics profile</w:t>
      </w:r>
      <w:r w:rsidR="0035546F" w:rsidRPr="0035546F">
        <w:rPr>
          <w:rFonts w:cs="Times New Roman"/>
        </w:rPr>
        <w:t>s in a choline depletion study resulted in a prediction of which</w:t>
      </w:r>
      <w:r w:rsidR="008E7B15" w:rsidRPr="0035546F">
        <w:rPr>
          <w:rFonts w:cs="Times New Roman"/>
        </w:rPr>
        <w:t xml:space="preserve"> subjects developed liver dysfunction when deprived of dietary choline </w:t>
      </w:r>
      <w:r w:rsidR="008E7B15" w:rsidRPr="0035546F">
        <w:rPr>
          <w:rFonts w:cs="Times New Roman"/>
        </w:rPr>
        <w:fldChar w:fldCharType="begin">
          <w:fldData xml:space="preserve">PEVuZE5vdGU+PENpdGU+PEF1dGhvcj5TaGE8L0F1dGhvcj48WWVhcj4yMDEwPC9ZZWFyPjxSZWNO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L3Bl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</w:fldData>
        </w:fldChar>
      </w:r>
      <w:r w:rsidR="00142689">
        <w:rPr>
          <w:rFonts w:cs="Times New Roman"/>
        </w:rPr>
        <w:instrText xml:space="preserve"> ADDIN EN.CITE </w:instrText>
      </w:r>
      <w:r w:rsidR="00142689">
        <w:rPr>
          <w:rFonts w:cs="Times New Roman"/>
        </w:rPr>
        <w:fldChar w:fldCharType="begin">
          <w:fldData xml:space="preserve">PEVuZE5vdGU+PENpdGU+PEF1dGhvcj5TaGE8L0F1dGhvcj48WWVhcj4yMDEwPC9ZZWFyPjxSZWNO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L3Bl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</w:fldData>
        </w:fldChar>
      </w:r>
      <w:r w:rsidR="00142689">
        <w:rPr>
          <w:rFonts w:cs="Times New Roman"/>
        </w:rPr>
        <w:instrText xml:space="preserve"> ADDIN EN.CITE.DATA </w:instrText>
      </w:r>
      <w:r w:rsidR="00142689">
        <w:rPr>
          <w:rFonts w:cs="Times New Roman"/>
        </w:rPr>
      </w:r>
      <w:r w:rsidR="00142689">
        <w:rPr>
          <w:rFonts w:cs="Times New Roman"/>
        </w:rPr>
        <w:fldChar w:fldCharType="end"/>
      </w:r>
      <w:r w:rsidR="008E7B15" w:rsidRPr="0035546F">
        <w:rPr>
          <w:rFonts w:cs="Times New Roman"/>
        </w:rPr>
      </w:r>
      <w:r w:rsidR="008E7B15" w:rsidRPr="0035546F">
        <w:rPr>
          <w:rFonts w:cs="Times New Roman"/>
        </w:rPr>
        <w:fldChar w:fldCharType="separate"/>
      </w:r>
      <w:r w:rsidR="00142689">
        <w:rPr>
          <w:rFonts w:cs="Times New Roman"/>
          <w:noProof/>
        </w:rPr>
        <w:t>[</w:t>
      </w:r>
      <w:hyperlink w:anchor="_ENREF_44" w:tooltip="Sha, 2010 #1603" w:history="1">
        <w:r w:rsidR="005E4339">
          <w:rPr>
            <w:rFonts w:cs="Times New Roman"/>
            <w:noProof/>
          </w:rPr>
          <w:t>44</w:t>
        </w:r>
      </w:hyperlink>
      <w:r w:rsidR="00142689">
        <w:rPr>
          <w:rFonts w:cs="Times New Roman"/>
          <w:noProof/>
        </w:rPr>
        <w:t>]</w:t>
      </w:r>
      <w:r w:rsidR="008E7B15" w:rsidRPr="0035546F">
        <w:rPr>
          <w:rFonts w:cs="Times New Roman"/>
        </w:rPr>
        <w:fldChar w:fldCharType="end"/>
      </w:r>
      <w:r w:rsidR="008E7B15" w:rsidRPr="0035546F">
        <w:rPr>
          <w:rFonts w:cs="Times New Roman"/>
        </w:rPr>
        <w:t xml:space="preserve">. </w:t>
      </w:r>
      <w:r w:rsidR="0035546F" w:rsidRPr="0035546F">
        <w:rPr>
          <w:rFonts w:cs="Times New Roman"/>
        </w:rPr>
        <w:t>F</w:t>
      </w:r>
      <w:r w:rsidR="008E7B15" w:rsidRPr="0035546F">
        <w:rPr>
          <w:rFonts w:cs="Times New Roman"/>
        </w:rPr>
        <w:t>ifty three subjects received a choline sufficient diet for 10 days (550 mg choline/70 kg/d) followed by a choline depleted diet (&lt;50 mg Choline/70 kg/d) for up to 42 days</w:t>
      </w:r>
      <w:r w:rsidR="0035546F">
        <w:rPr>
          <w:rFonts w:cs="Times New Roman"/>
        </w:rPr>
        <w:t xml:space="preserve">. </w:t>
      </w:r>
      <w:r w:rsidR="00052FF9">
        <w:rPr>
          <w:rFonts w:cs="Times New Roman"/>
        </w:rPr>
        <w:t xml:space="preserve">Statistical analysis of the data </w:t>
      </w:r>
      <w:r w:rsidR="00294934">
        <w:rPr>
          <w:rFonts w:cs="Times New Roman"/>
        </w:rPr>
        <w:t xml:space="preserve">identified metabolomics profiles that could predict whether subjects developed liver disease or not. </w:t>
      </w:r>
    </w:p>
    <w:p w14:paraId="62EDFB61" w14:textId="77777777" w:rsidR="006C549E" w:rsidRDefault="006C549E" w:rsidP="006C549E">
      <w:pPr>
        <w:spacing w:after="0" w:line="360" w:lineRule="auto"/>
        <w:jc w:val="both"/>
        <w:rPr>
          <w:rFonts w:cs="Times New Roman"/>
        </w:rPr>
      </w:pPr>
    </w:p>
    <w:p w14:paraId="7858BE9A" w14:textId="009860DC" w:rsidR="008E7B15" w:rsidRPr="0035546F" w:rsidRDefault="00294934" w:rsidP="006C549E">
      <w:pPr>
        <w:spacing w:after="0" w:line="360" w:lineRule="auto"/>
        <w:ind w:firstLine="720"/>
        <w:jc w:val="both"/>
        <w:rPr>
          <w:rFonts w:cs="Times New Roman"/>
        </w:rPr>
      </w:pPr>
      <w:r w:rsidRPr="005E1125">
        <w:rPr>
          <w:rFonts w:cs="Times New Roman"/>
        </w:rPr>
        <w:t xml:space="preserve">In a </w:t>
      </w:r>
      <w:r w:rsidR="005E1125" w:rsidRPr="005E1125">
        <w:rPr>
          <w:rFonts w:cs="Times New Roman"/>
        </w:rPr>
        <w:t xml:space="preserve">3 month </w:t>
      </w:r>
      <w:r w:rsidRPr="005E1125">
        <w:rPr>
          <w:rFonts w:cs="Times New Roman"/>
        </w:rPr>
        <w:t xml:space="preserve">vitamin D and calcium intervention </w:t>
      </w:r>
      <w:r w:rsidR="005E1125" w:rsidRPr="005E1125">
        <w:rPr>
          <w:rFonts w:cs="Times New Roman"/>
        </w:rPr>
        <w:t xml:space="preserve">metabolomics analysis of baseline samples identified profiles </w:t>
      </w:r>
      <w:r w:rsidR="008E7B15" w:rsidRPr="005E1125">
        <w:rPr>
          <w:rFonts w:cs="Times New Roman"/>
        </w:rPr>
        <w:t xml:space="preserve">predictive of response to the intervention </w:t>
      </w:r>
      <w:r w:rsidR="008E7B15" w:rsidRPr="005E1125">
        <w:rPr>
          <w:rFonts w:cs="Times New Roman"/>
        </w:rPr>
        <w:fldChar w:fldCharType="begin">
          <w:fldData xml:space="preserve">PEVuZE5vdGU+PENpdGU+PEF1dGhvcj5FbG5lbmFlaTwvQXV0aG9yPjxZZWFyPjIwMTE8L1llYXI+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</w:fldData>
        </w:fldChar>
      </w:r>
      <w:r w:rsidR="00142689">
        <w:rPr>
          <w:rFonts w:cs="Times New Roman"/>
        </w:rPr>
        <w:instrText xml:space="preserve"> ADDIN EN.CITE </w:instrText>
      </w:r>
      <w:r w:rsidR="00142689">
        <w:rPr>
          <w:rFonts w:cs="Times New Roman"/>
        </w:rPr>
        <w:fldChar w:fldCharType="begin">
          <w:fldData xml:space="preserve">PEVuZE5vdGU+PENpdGU+PEF1dGhvcj5FbG5lbmFlaTwvQXV0aG9yPjxZZWFyPjIwMTE8L1llYXI+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</w:fldData>
        </w:fldChar>
      </w:r>
      <w:r w:rsidR="00142689">
        <w:rPr>
          <w:rFonts w:cs="Times New Roman"/>
        </w:rPr>
        <w:instrText xml:space="preserve"> ADDIN EN.CITE.DATA </w:instrText>
      </w:r>
      <w:r w:rsidR="00142689">
        <w:rPr>
          <w:rFonts w:cs="Times New Roman"/>
        </w:rPr>
      </w:r>
      <w:r w:rsidR="00142689">
        <w:rPr>
          <w:rFonts w:cs="Times New Roman"/>
        </w:rPr>
        <w:fldChar w:fldCharType="end"/>
      </w:r>
      <w:r w:rsidR="008E7B15" w:rsidRPr="005E1125">
        <w:rPr>
          <w:rFonts w:cs="Times New Roman"/>
        </w:rPr>
      </w:r>
      <w:r w:rsidR="008E7B15" w:rsidRPr="005E1125">
        <w:rPr>
          <w:rFonts w:cs="Times New Roman"/>
        </w:rPr>
        <w:fldChar w:fldCharType="separate"/>
      </w:r>
      <w:r w:rsidR="00142689">
        <w:rPr>
          <w:rFonts w:cs="Times New Roman"/>
          <w:noProof/>
        </w:rPr>
        <w:t>[</w:t>
      </w:r>
      <w:hyperlink w:anchor="_ENREF_45" w:tooltip="Elnenaei, 2011 #1608" w:history="1">
        <w:r w:rsidR="005E4339">
          <w:rPr>
            <w:rFonts w:cs="Times New Roman"/>
            <w:noProof/>
          </w:rPr>
          <w:t>45</w:t>
        </w:r>
      </w:hyperlink>
      <w:r w:rsidR="00142689">
        <w:rPr>
          <w:rFonts w:cs="Times New Roman"/>
          <w:noProof/>
        </w:rPr>
        <w:t>]</w:t>
      </w:r>
      <w:r w:rsidR="008E7B15" w:rsidRPr="005E1125">
        <w:rPr>
          <w:rFonts w:cs="Times New Roman"/>
        </w:rPr>
        <w:fldChar w:fldCharType="end"/>
      </w:r>
      <w:r w:rsidR="008E7B15" w:rsidRPr="005E1125">
        <w:rPr>
          <w:rFonts w:cs="Times New Roman"/>
        </w:rPr>
        <w:t xml:space="preserve">. </w:t>
      </w:r>
      <w:r w:rsidR="005E1125" w:rsidRPr="005E1125">
        <w:rPr>
          <w:rFonts w:cs="Times New Roman"/>
        </w:rPr>
        <w:t>In this instance response to the intervention was defined by changes in PTH.  The use of such a profile to tailor or personalise the nutritional strategy given to individuals would enhance success.</w:t>
      </w:r>
      <w:r w:rsidR="005E1125">
        <w:rPr>
          <w:rFonts w:cs="Times New Roman"/>
        </w:rPr>
        <w:t xml:space="preserve">  </w:t>
      </w:r>
    </w:p>
    <w:p w14:paraId="7F951ABE" w14:textId="77777777" w:rsidR="00100E39" w:rsidRDefault="00100E39" w:rsidP="006C549E">
      <w:pPr>
        <w:spacing w:after="0" w:line="360" w:lineRule="auto"/>
        <w:jc w:val="both"/>
      </w:pPr>
    </w:p>
    <w:p w14:paraId="48C451C8" w14:textId="52CF76E9" w:rsidR="000767C7" w:rsidRPr="0035546F" w:rsidRDefault="0035546F" w:rsidP="006C549E">
      <w:pPr>
        <w:spacing w:after="0" w:line="360" w:lineRule="auto"/>
        <w:jc w:val="both"/>
        <w:rPr>
          <w:b/>
        </w:rPr>
      </w:pPr>
      <w:r w:rsidRPr="0035546F">
        <w:rPr>
          <w:b/>
        </w:rPr>
        <w:t>Conclusions</w:t>
      </w:r>
    </w:p>
    <w:p w14:paraId="2E8239BA" w14:textId="02ECA5F2" w:rsidR="0035546F" w:rsidRDefault="006C549E" w:rsidP="006C549E">
      <w:pPr>
        <w:spacing w:after="0" w:line="360" w:lineRule="auto"/>
        <w:jc w:val="both"/>
      </w:pPr>
      <w:r>
        <w:t xml:space="preserve">Metabolomics is a powerful emerging technology that is set to make significant impact in </w:t>
      </w:r>
      <w:r w:rsidR="00CB74AA" w:rsidRPr="00063F6C">
        <w:rPr>
          <w:color w:val="FF0000"/>
        </w:rPr>
        <w:t>the</w:t>
      </w:r>
      <w:r w:rsidR="00CB74AA">
        <w:t xml:space="preserve"> </w:t>
      </w:r>
      <w:r>
        <w:t xml:space="preserve">field in the coming years.  </w:t>
      </w:r>
      <w:r w:rsidR="00F3140C">
        <w:t xml:space="preserve">Application of metabolomics in nutrition research has flourished </w:t>
      </w:r>
      <w:r>
        <w:t>recently</w:t>
      </w:r>
      <w:r w:rsidR="00F3140C">
        <w:t xml:space="preserve">. The examples illustrated above clearly depict its ability to help in our understanding of mechanisms underlying dietary interventions. Furthermore, application of metabolomics in the study of diet related diseases has the potential to challenge our </w:t>
      </w:r>
      <w:r w:rsidR="003C2789">
        <w:t>current thinking and thus in the long term better develop prevention strategies. An area not covered by the review is the field of dietary biomarkers</w:t>
      </w:r>
      <w:r>
        <w:t xml:space="preserve">; </w:t>
      </w:r>
      <w:r w:rsidR="003C2789">
        <w:t xml:space="preserve">metabolomics has enormous potential in this field and is set to make significant progress in the coming years. Finally, an exciting emerging application of metabolomics is the field of </w:t>
      </w:r>
      <w:r w:rsidR="002B09D5">
        <w:t xml:space="preserve">precision nutrition. The use of a </w:t>
      </w:r>
      <w:proofErr w:type="spellStart"/>
      <w:r w:rsidR="002B09D5">
        <w:t>metabolomic</w:t>
      </w:r>
      <w:proofErr w:type="spellEnd"/>
      <w:r w:rsidR="002B09D5">
        <w:t xml:space="preserve"> profile to </w:t>
      </w:r>
      <w:r w:rsidR="000878B7">
        <w:t xml:space="preserve">tailor dietary advice to an individual based on a broad set of biomarkers that reflect disease risk and dietary habits has great potential within the context of precision nutrition and medicine. </w:t>
      </w:r>
    </w:p>
    <w:p w14:paraId="54ED66C4" w14:textId="77777777" w:rsidR="00D70759" w:rsidRDefault="00D70759" w:rsidP="00F3140C">
      <w:pPr>
        <w:spacing w:after="0" w:line="360" w:lineRule="auto"/>
        <w:jc w:val="both"/>
      </w:pPr>
    </w:p>
    <w:p w14:paraId="328C5102" w14:textId="5FF48878" w:rsidR="006D187E" w:rsidRPr="00987C94" w:rsidRDefault="00987C94" w:rsidP="00206F72">
      <w:pPr>
        <w:spacing w:after="160" w:line="259" w:lineRule="auto"/>
        <w:jc w:val="both"/>
        <w:rPr>
          <w:b/>
        </w:rPr>
      </w:pPr>
      <w:r w:rsidRPr="00987C94">
        <w:rPr>
          <w:b/>
        </w:rPr>
        <w:t>Acknowledgement</w:t>
      </w:r>
    </w:p>
    <w:p w14:paraId="651D561B" w14:textId="086406B5" w:rsidR="00987C94" w:rsidRPr="00987C94" w:rsidRDefault="00987C94" w:rsidP="00987C94">
      <w:pPr>
        <w:spacing w:line="360" w:lineRule="auto"/>
        <w:jc w:val="both"/>
        <w:rPr>
          <w:rFonts w:cs="Times New Roman"/>
          <w:b/>
        </w:rPr>
      </w:pPr>
      <w:r w:rsidRPr="00987C94">
        <w:t xml:space="preserve">The author would like </w:t>
      </w:r>
      <w:r w:rsidRPr="00987C94">
        <w:rPr>
          <w:rFonts w:cs="Times New Roman"/>
        </w:rPr>
        <w:t xml:space="preserve">to acknowledge the following funding: ERC (647783) and </w:t>
      </w:r>
      <w:proofErr w:type="spellStart"/>
      <w:r w:rsidRPr="00987C94">
        <w:rPr>
          <w:rFonts w:cs="Times New Roman"/>
        </w:rPr>
        <w:t>SFI</w:t>
      </w:r>
      <w:proofErr w:type="spellEnd"/>
      <w:r w:rsidRPr="00987C94">
        <w:rPr>
          <w:rFonts w:cs="Times New Roman"/>
        </w:rPr>
        <w:t xml:space="preserve"> (</w:t>
      </w:r>
      <w:proofErr w:type="spellStart"/>
      <w:r w:rsidRPr="00987C94">
        <w:rPr>
          <w:rFonts w:cs="Times New Roman"/>
        </w:rPr>
        <w:t>JPI-HDHL</w:t>
      </w:r>
      <w:proofErr w:type="spellEnd"/>
      <w:r w:rsidRPr="00987C94">
        <w:rPr>
          <w:rFonts w:cs="Times New Roman"/>
        </w:rPr>
        <w:t xml:space="preserve">/B3075, </w:t>
      </w:r>
      <w:proofErr w:type="spellStart"/>
      <w:r w:rsidRPr="00987C94">
        <w:rPr>
          <w:rFonts w:cs="Times New Roman"/>
        </w:rPr>
        <w:t>Foodball</w:t>
      </w:r>
      <w:proofErr w:type="spellEnd"/>
      <w:r w:rsidRPr="00987C94">
        <w:rPr>
          <w:rFonts w:cs="Times New Roman"/>
        </w:rPr>
        <w:t>).</w:t>
      </w:r>
    </w:p>
    <w:p w14:paraId="362BBBFB" w14:textId="61E68F89" w:rsidR="00987C94" w:rsidRDefault="00987C94" w:rsidP="00206F72">
      <w:pPr>
        <w:spacing w:after="160" w:line="259" w:lineRule="auto"/>
        <w:jc w:val="both"/>
      </w:pPr>
    </w:p>
    <w:p w14:paraId="3A74ED47" w14:textId="77777777" w:rsidR="00987C94" w:rsidRPr="0096716F" w:rsidRDefault="00987C94" w:rsidP="00206F72">
      <w:pPr>
        <w:spacing w:after="160" w:line="259" w:lineRule="auto"/>
        <w:jc w:val="both"/>
        <w:rPr>
          <w:color w:val="FF0000"/>
        </w:rPr>
      </w:pPr>
    </w:p>
    <w:p w14:paraId="77CF5B61" w14:textId="674F3F92" w:rsidR="00987C94" w:rsidRPr="006C766F" w:rsidRDefault="009540A2" w:rsidP="00206F72">
      <w:pPr>
        <w:spacing w:after="160" w:line="259" w:lineRule="auto"/>
        <w:jc w:val="both"/>
        <w:rPr>
          <w:b/>
        </w:rPr>
      </w:pPr>
      <w:r w:rsidRPr="006C766F">
        <w:rPr>
          <w:b/>
        </w:rPr>
        <w:t>Summary</w:t>
      </w:r>
    </w:p>
    <w:p w14:paraId="562F1541" w14:textId="129105EB" w:rsidR="009540A2" w:rsidRPr="006C766F" w:rsidRDefault="009540A2" w:rsidP="0096716F">
      <w:pPr>
        <w:pStyle w:val="ListParagraph"/>
        <w:numPr>
          <w:ilvl w:val="0"/>
          <w:numId w:val="3"/>
        </w:numPr>
        <w:spacing w:after="160" w:line="259" w:lineRule="auto"/>
        <w:jc w:val="both"/>
      </w:pPr>
      <w:r w:rsidRPr="006C766F">
        <w:t>Metabolomics is the study of small molecules</w:t>
      </w:r>
    </w:p>
    <w:p w14:paraId="6451BEB9" w14:textId="77777777" w:rsidR="004C624B" w:rsidRPr="006C766F" w:rsidRDefault="004C624B" w:rsidP="0096716F">
      <w:pPr>
        <w:pStyle w:val="ListParagraph"/>
        <w:spacing w:after="160" w:line="259" w:lineRule="auto"/>
        <w:jc w:val="both"/>
      </w:pPr>
    </w:p>
    <w:p w14:paraId="057C7494" w14:textId="49761817" w:rsidR="009540A2" w:rsidRPr="006C766F" w:rsidRDefault="009540A2" w:rsidP="0096716F">
      <w:pPr>
        <w:pStyle w:val="ListParagraph"/>
        <w:numPr>
          <w:ilvl w:val="0"/>
          <w:numId w:val="3"/>
        </w:numPr>
        <w:spacing w:after="160" w:line="259" w:lineRule="auto"/>
        <w:jc w:val="both"/>
      </w:pPr>
      <w:r w:rsidRPr="006C766F">
        <w:t xml:space="preserve">NMR and MS-based technologies are the main technologies used in </w:t>
      </w:r>
      <w:proofErr w:type="spellStart"/>
      <w:r w:rsidRPr="006C766F">
        <w:t>metabolomic</w:t>
      </w:r>
      <w:proofErr w:type="spellEnd"/>
      <w:r w:rsidRPr="006C766F">
        <w:t xml:space="preserve"> studies</w:t>
      </w:r>
    </w:p>
    <w:p w14:paraId="2F0EBE49" w14:textId="77777777" w:rsidR="004C624B" w:rsidRPr="006C766F" w:rsidRDefault="004C624B" w:rsidP="0096716F">
      <w:pPr>
        <w:pStyle w:val="ListParagraph"/>
        <w:spacing w:after="160" w:line="259" w:lineRule="auto"/>
        <w:jc w:val="both"/>
      </w:pPr>
    </w:p>
    <w:p w14:paraId="038DFCB5" w14:textId="45134D9C" w:rsidR="004C624B" w:rsidRPr="006C766F" w:rsidRDefault="004C624B" w:rsidP="0096716F">
      <w:pPr>
        <w:pStyle w:val="ListParagraph"/>
        <w:numPr>
          <w:ilvl w:val="0"/>
          <w:numId w:val="3"/>
        </w:numPr>
        <w:spacing w:after="160" w:line="259" w:lineRule="auto"/>
        <w:jc w:val="both"/>
      </w:pPr>
      <w:r w:rsidRPr="006C766F">
        <w:t xml:space="preserve">The metabolomics workflow consists of a series of steps including samples collection, samples preparation, data acquisition, data analysis and </w:t>
      </w:r>
      <w:proofErr w:type="spellStart"/>
      <w:r w:rsidRPr="006C766F">
        <w:t>intinterpretation</w:t>
      </w:r>
      <w:proofErr w:type="spellEnd"/>
      <w:r w:rsidRPr="006C766F">
        <w:t>.</w:t>
      </w:r>
    </w:p>
    <w:p w14:paraId="1FB6E4B3" w14:textId="77777777" w:rsidR="004C624B" w:rsidRPr="006C766F" w:rsidRDefault="004C624B" w:rsidP="0096716F">
      <w:pPr>
        <w:pStyle w:val="ListParagraph"/>
        <w:spacing w:after="160" w:line="259" w:lineRule="auto"/>
        <w:jc w:val="both"/>
      </w:pPr>
    </w:p>
    <w:p w14:paraId="544D2200" w14:textId="140F38D2" w:rsidR="009540A2" w:rsidRPr="006C766F" w:rsidRDefault="009540A2" w:rsidP="0096716F">
      <w:pPr>
        <w:pStyle w:val="ListParagraph"/>
        <w:numPr>
          <w:ilvl w:val="0"/>
          <w:numId w:val="3"/>
        </w:numPr>
        <w:spacing w:after="160" w:line="259" w:lineRule="auto"/>
        <w:jc w:val="both"/>
      </w:pPr>
      <w:r w:rsidRPr="006C766F">
        <w:t xml:space="preserve">Metabolomics is a powerful tool in the assessment of </w:t>
      </w:r>
      <w:r w:rsidR="004C624B" w:rsidRPr="006C766F">
        <w:t>metabolic changes following nutrition intervention studies</w:t>
      </w:r>
    </w:p>
    <w:p w14:paraId="109533E4" w14:textId="77777777" w:rsidR="004C624B" w:rsidRPr="006C766F" w:rsidRDefault="004C624B" w:rsidP="0096716F">
      <w:pPr>
        <w:pStyle w:val="ListParagraph"/>
        <w:spacing w:after="160" w:line="259" w:lineRule="auto"/>
        <w:jc w:val="both"/>
      </w:pPr>
    </w:p>
    <w:p w14:paraId="197E0EEC" w14:textId="5DA0F96F" w:rsidR="004C624B" w:rsidRPr="006C766F" w:rsidRDefault="004C624B" w:rsidP="0096716F">
      <w:pPr>
        <w:pStyle w:val="ListParagraph"/>
        <w:numPr>
          <w:ilvl w:val="0"/>
          <w:numId w:val="3"/>
        </w:numPr>
        <w:spacing w:after="160" w:line="259" w:lineRule="auto"/>
        <w:jc w:val="both"/>
      </w:pPr>
      <w:proofErr w:type="spellStart"/>
      <w:r w:rsidRPr="006C766F">
        <w:t>Metabolomic</w:t>
      </w:r>
      <w:proofErr w:type="spellEnd"/>
      <w:r w:rsidRPr="006C766F">
        <w:t xml:space="preserve"> profiling has the potential to play an important role in the delivery of Precision Nutrition by identifying profiles predictive of response to interventions. </w:t>
      </w:r>
    </w:p>
    <w:p w14:paraId="68F1893A" w14:textId="77777777" w:rsidR="00987C94" w:rsidRPr="006C766F" w:rsidRDefault="00987C94" w:rsidP="00206F72">
      <w:pPr>
        <w:spacing w:after="160" w:line="259" w:lineRule="auto"/>
        <w:jc w:val="both"/>
      </w:pPr>
    </w:p>
    <w:p w14:paraId="5D240ED3" w14:textId="77777777" w:rsidR="00C7588C" w:rsidRPr="006C766F" w:rsidRDefault="00C7588C">
      <w:pPr>
        <w:spacing w:after="160" w:line="259" w:lineRule="auto"/>
        <w:rPr>
          <w:b/>
        </w:rPr>
      </w:pPr>
      <w:r w:rsidRPr="006C766F">
        <w:rPr>
          <w:b/>
        </w:rPr>
        <w:t>Abbreviations</w:t>
      </w:r>
    </w:p>
    <w:p w14:paraId="45BF2951" w14:textId="14DA5DFB" w:rsidR="00C7588C" w:rsidRPr="006C766F" w:rsidRDefault="00C7588C">
      <w:pPr>
        <w:spacing w:after="160" w:line="259" w:lineRule="auto"/>
      </w:pPr>
      <w:r w:rsidRPr="006C766F">
        <w:t>NMR</w:t>
      </w:r>
      <w:r w:rsidR="00D81149" w:rsidRPr="006C766F">
        <w:t xml:space="preserve">- nuclear magnetic resonance </w:t>
      </w:r>
    </w:p>
    <w:p w14:paraId="2365C444" w14:textId="710BAD18" w:rsidR="00C7588C" w:rsidRPr="006C766F" w:rsidRDefault="00C7588C">
      <w:pPr>
        <w:spacing w:after="160" w:line="259" w:lineRule="auto"/>
      </w:pPr>
      <w:r w:rsidRPr="006C766F">
        <w:t>MS</w:t>
      </w:r>
      <w:r w:rsidR="00D81149" w:rsidRPr="006C766F">
        <w:t>- mass spectrometry</w:t>
      </w:r>
    </w:p>
    <w:p w14:paraId="03F3AA90" w14:textId="342A727E" w:rsidR="00C7588C" w:rsidRPr="006C766F" w:rsidRDefault="00C7588C">
      <w:pPr>
        <w:spacing w:after="160" w:line="259" w:lineRule="auto"/>
      </w:pPr>
      <w:r w:rsidRPr="006C766F">
        <w:t>GC-MS</w:t>
      </w:r>
      <w:r w:rsidR="00D81149" w:rsidRPr="006C766F">
        <w:t>- gas chromatography mass spectrometry</w:t>
      </w:r>
    </w:p>
    <w:p w14:paraId="63516CAA" w14:textId="6AC8ED52" w:rsidR="00C7588C" w:rsidRPr="006C766F" w:rsidRDefault="00C7588C">
      <w:pPr>
        <w:spacing w:after="160" w:line="259" w:lineRule="auto"/>
      </w:pPr>
      <w:r w:rsidRPr="006C766F">
        <w:t>LC-MS</w:t>
      </w:r>
      <w:r w:rsidR="00D81149" w:rsidRPr="006C766F">
        <w:t>- liquid chromatography mass spectrometry</w:t>
      </w:r>
    </w:p>
    <w:p w14:paraId="553984AC" w14:textId="3945452C" w:rsidR="00C7588C" w:rsidRPr="006C766F" w:rsidRDefault="00C7588C">
      <w:pPr>
        <w:spacing w:after="160" w:line="259" w:lineRule="auto"/>
      </w:pPr>
      <w:r w:rsidRPr="006C766F">
        <w:t>PCA</w:t>
      </w:r>
      <w:r w:rsidR="00D81149" w:rsidRPr="006C766F">
        <w:t>- principal component analysis</w:t>
      </w:r>
    </w:p>
    <w:p w14:paraId="149176E2" w14:textId="1593F4E9" w:rsidR="00C7588C" w:rsidRPr="006C766F" w:rsidRDefault="00C7588C">
      <w:pPr>
        <w:spacing w:after="160" w:line="259" w:lineRule="auto"/>
      </w:pPr>
      <w:r w:rsidRPr="006C766F">
        <w:t>HCA</w:t>
      </w:r>
      <w:r w:rsidR="00D81149" w:rsidRPr="006C766F">
        <w:t>- hierarchical cluster analysis</w:t>
      </w:r>
    </w:p>
    <w:p w14:paraId="78DEB2D3" w14:textId="1BBD5FF6" w:rsidR="00C7588C" w:rsidRPr="006C766F" w:rsidRDefault="00C7588C">
      <w:pPr>
        <w:spacing w:after="160" w:line="259" w:lineRule="auto"/>
      </w:pPr>
      <w:r w:rsidRPr="006C766F">
        <w:t>PPCA</w:t>
      </w:r>
      <w:r w:rsidR="00D81149" w:rsidRPr="006C766F">
        <w:t>- probabilistic principal component analysis</w:t>
      </w:r>
    </w:p>
    <w:p w14:paraId="34241909" w14:textId="52B3F0DC" w:rsidR="00C7588C" w:rsidRPr="006C766F" w:rsidRDefault="00C7588C">
      <w:pPr>
        <w:spacing w:after="160" w:line="259" w:lineRule="auto"/>
      </w:pPr>
      <w:r w:rsidRPr="006C766F">
        <w:t>PLS-DA</w:t>
      </w:r>
      <w:r w:rsidR="00D81149" w:rsidRPr="006C766F">
        <w:t>- partial least squares discriminant analysis</w:t>
      </w:r>
    </w:p>
    <w:p w14:paraId="4467FC15" w14:textId="08206F45" w:rsidR="00C7588C" w:rsidRPr="006C766F" w:rsidRDefault="00D81149">
      <w:pPr>
        <w:spacing w:after="160" w:line="259" w:lineRule="auto"/>
      </w:pPr>
      <w:r w:rsidRPr="006C766F">
        <w:t>O</w:t>
      </w:r>
      <w:r w:rsidR="00C7588C" w:rsidRPr="006C766F">
        <w:t>-PLS-DA</w:t>
      </w:r>
      <w:r w:rsidRPr="006C766F">
        <w:t>- orthogonal- PLS-DA</w:t>
      </w:r>
    </w:p>
    <w:p w14:paraId="4CB9D95E" w14:textId="5F595047" w:rsidR="00C7588C" w:rsidRPr="006C766F" w:rsidRDefault="00C7588C">
      <w:pPr>
        <w:spacing w:after="160" w:line="259" w:lineRule="auto"/>
      </w:pPr>
      <w:r w:rsidRPr="006C766F">
        <w:t>TMAO</w:t>
      </w:r>
      <w:r w:rsidR="00D81149" w:rsidRPr="006C766F">
        <w:t>- trimethylamine-N-oxide</w:t>
      </w:r>
    </w:p>
    <w:p w14:paraId="48F92EE5" w14:textId="7C0353BB" w:rsidR="00D81149" w:rsidRPr="006C766F" w:rsidRDefault="00D81149">
      <w:pPr>
        <w:spacing w:after="160" w:line="259" w:lineRule="auto"/>
      </w:pPr>
      <w:r w:rsidRPr="006C766F">
        <w:t>NND- New Nordic Diet</w:t>
      </w:r>
    </w:p>
    <w:p w14:paraId="0EC671BF" w14:textId="4D865CD8" w:rsidR="00D81149" w:rsidRPr="006C766F" w:rsidRDefault="00D81149">
      <w:pPr>
        <w:spacing w:after="160" w:line="259" w:lineRule="auto"/>
      </w:pPr>
      <w:r w:rsidRPr="006C766F">
        <w:t>ADD- Average Danish Diet</w:t>
      </w:r>
    </w:p>
    <w:p w14:paraId="07FCB76A" w14:textId="26B02F29" w:rsidR="00D81149" w:rsidRPr="006C766F" w:rsidRDefault="00D81149">
      <w:pPr>
        <w:spacing w:after="160" w:line="259" w:lineRule="auto"/>
      </w:pPr>
      <w:r w:rsidRPr="006C766F">
        <w:t>PTH-parathyroid hormone</w:t>
      </w:r>
    </w:p>
    <w:p w14:paraId="152A72FB" w14:textId="0515152F" w:rsidR="00987C94" w:rsidRPr="006C766F" w:rsidRDefault="00987C94">
      <w:pPr>
        <w:spacing w:after="160" w:line="259" w:lineRule="auto"/>
      </w:pPr>
      <w:r w:rsidRPr="006C766F">
        <w:br w:type="page"/>
      </w:r>
    </w:p>
    <w:p w14:paraId="782F835E" w14:textId="121A386D" w:rsidR="002F097F" w:rsidRPr="00C7588C" w:rsidRDefault="002F097F">
      <w:pPr>
        <w:spacing w:after="160" w:line="259" w:lineRule="auto"/>
        <w:rPr>
          <w:b/>
        </w:rPr>
      </w:pPr>
      <w:r w:rsidRPr="00C7588C">
        <w:rPr>
          <w:b/>
        </w:rPr>
        <w:t>Figure</w:t>
      </w:r>
      <w:r w:rsidR="003A5D87">
        <w:rPr>
          <w:b/>
        </w:rPr>
        <w:t>s</w:t>
      </w:r>
    </w:p>
    <w:p w14:paraId="42C6F4D6" w14:textId="311BC89C" w:rsidR="00272392" w:rsidRPr="00C7588C" w:rsidRDefault="00272392">
      <w:pPr>
        <w:spacing w:after="160" w:line="259" w:lineRule="auto"/>
      </w:pPr>
      <w:r>
        <w:rPr>
          <w:noProof/>
          <w:lang w:val="en-IE" w:eastAsia="en-IE"/>
        </w:rPr>
        <w:drawing>
          <wp:inline distT="0" distB="0" distL="0" distR="0" wp14:anchorId="4E11EB10" wp14:editId="067E29F1">
            <wp:extent cx="5715000" cy="3573780"/>
            <wp:effectExtent l="0" t="0" r="0" b="7620"/>
            <wp:docPr id="1" name="Picture 1" descr="C:\Users\Olga\Downloads\new 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lga\Downloads\new fig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5000" cy="3573780"/>
                    </a:xfrm>
                    <a:prstGeom prst="rect">
                      <a:avLst/>
                    </a:prstGeom>
                    <a:noFill/>
                    <a:ln>
                      <a:noFill/>
                    </a:ln>
                  </pic:spPr>
                </pic:pic>
              </a:graphicData>
            </a:graphic>
          </wp:inline>
        </w:drawing>
      </w:r>
    </w:p>
    <w:p w14:paraId="50836E5B" w14:textId="77777777" w:rsidR="00272392" w:rsidRDefault="00272392" w:rsidP="00272392">
      <w:pPr>
        <w:spacing w:after="160" w:line="259" w:lineRule="auto"/>
      </w:pPr>
      <w:proofErr w:type="gramStart"/>
      <w:r w:rsidRPr="00C7588C">
        <w:rPr>
          <w:b/>
        </w:rPr>
        <w:t>Figure 1</w:t>
      </w:r>
      <w:r w:rsidRPr="00C7588C">
        <w:t>.</w:t>
      </w:r>
      <w:proofErr w:type="gramEnd"/>
      <w:r w:rsidRPr="00C7588C">
        <w:t xml:space="preserve"> </w:t>
      </w:r>
      <w:proofErr w:type="spellStart"/>
      <w:r w:rsidRPr="00C7588C">
        <w:t>PCA</w:t>
      </w:r>
      <w:proofErr w:type="spellEnd"/>
      <w:r w:rsidRPr="00C7588C">
        <w:t xml:space="preserve"> plot obtained from analysis of human urine. Urine was collected pre (0 h) and </w:t>
      </w:r>
      <w:proofErr w:type="gramStart"/>
      <w:r w:rsidRPr="00C7588C">
        <w:t>post</w:t>
      </w:r>
      <w:proofErr w:type="gramEnd"/>
      <w:r w:rsidRPr="00C7588C">
        <w:t xml:space="preserve"> (6 h) consumption of fish. In this plot the separation of the two time points in evident. In order to determine metabolites changing following consumption of the food a supervised analysis would be performed (see Figure 2). </w:t>
      </w:r>
    </w:p>
    <w:p w14:paraId="36615EED" w14:textId="1DD1FF8B" w:rsidR="00272392" w:rsidRDefault="00272392" w:rsidP="00206F72">
      <w:pPr>
        <w:spacing w:after="160" w:line="259" w:lineRule="auto"/>
        <w:jc w:val="both"/>
        <w:rPr>
          <w:b/>
        </w:rPr>
      </w:pPr>
      <w:r w:rsidRPr="00272392">
        <w:rPr>
          <w:b/>
          <w:noProof/>
          <w:lang w:val="en-IE" w:eastAsia="en-IE"/>
        </w:rPr>
        <mc:AlternateContent>
          <mc:Choice Requires="wps">
            <w:drawing>
              <wp:anchor distT="0" distB="0" distL="114300" distR="114300" simplePos="0" relativeHeight="251659264" behindDoc="0" locked="0" layoutInCell="1" allowOverlap="1" wp14:anchorId="1C453BC2" wp14:editId="0F86B957">
                <wp:simplePos x="0" y="0"/>
                <wp:positionH relativeFrom="column">
                  <wp:posOffset>426720</wp:posOffset>
                </wp:positionH>
                <wp:positionV relativeFrom="paragraph">
                  <wp:posOffset>118110</wp:posOffset>
                </wp:positionV>
                <wp:extent cx="777240"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 cy="1403985"/>
                        </a:xfrm>
                        <a:prstGeom prst="rect">
                          <a:avLst/>
                        </a:prstGeom>
                        <a:noFill/>
                        <a:ln w="9525">
                          <a:noFill/>
                          <a:miter lim="800000"/>
                          <a:headEnd/>
                          <a:tailEnd/>
                        </a:ln>
                      </wps:spPr>
                      <wps:txbx>
                        <w:txbxContent>
                          <w:p w14:paraId="13265866" w14:textId="63B247E9" w:rsidR="00272392" w:rsidRPr="00272392" w:rsidRDefault="00272392">
                            <w:pPr>
                              <w:rPr>
                                <w:b/>
                                <w:sz w:val="28"/>
                                <w:szCs w:val="28"/>
                              </w:rPr>
                            </w:pPr>
                            <w:r w:rsidRPr="00272392">
                              <w:rPr>
                                <w:b/>
                                <w:sz w:val="28"/>
                                <w:szCs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3.6pt;margin-top:9.3pt;width:6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" filled="f" stroked="f">
                <v:textbox style="mso-fit-shape-to-text:t">
                  <w:txbxContent>
                    <w:p w14:paraId="13265866" w14:textId="63B247E9" w:rsidR="00272392" w:rsidRPr="00272392" w:rsidRDefault="00272392">
                      <w:pPr>
                        <w:rPr>
                          <w:b/>
                          <w:sz w:val="28"/>
                          <w:szCs w:val="28"/>
                        </w:rPr>
                      </w:pPr>
                      <w:r w:rsidRPr="00272392">
                        <w:rPr>
                          <w:b/>
                          <w:sz w:val="28"/>
                          <w:szCs w:val="28"/>
                        </w:rPr>
                        <w:t>A</w:t>
                      </w:r>
                    </w:p>
                  </w:txbxContent>
                </v:textbox>
              </v:shape>
            </w:pict>
          </mc:Fallback>
        </mc:AlternateContent>
      </w:r>
      <w:r>
        <w:rPr>
          <w:b/>
          <w:noProof/>
          <w:lang w:val="en-IE" w:eastAsia="en-IE"/>
        </w:rPr>
        <w:drawing>
          <wp:inline distT="0" distB="0" distL="0" distR="0" wp14:anchorId="70C814E3" wp14:editId="6D6E6ADF">
            <wp:extent cx="4605549" cy="2880000"/>
            <wp:effectExtent l="0" t="0" r="5080" b="0"/>
            <wp:docPr id="2" name="Picture 2" descr="C:\Users\Olga\Downloads\figure2a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lga\Downloads\figure2a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05549" cy="2880000"/>
                    </a:xfrm>
                    <a:prstGeom prst="rect">
                      <a:avLst/>
                    </a:prstGeom>
                    <a:noFill/>
                    <a:ln>
                      <a:noFill/>
                    </a:ln>
                  </pic:spPr>
                </pic:pic>
              </a:graphicData>
            </a:graphic>
          </wp:inline>
        </w:drawing>
      </w:r>
    </w:p>
    <w:p w14:paraId="4DF35969" w14:textId="77777777" w:rsidR="00272392" w:rsidRDefault="00272392" w:rsidP="00206F72">
      <w:pPr>
        <w:spacing w:after="160" w:line="259" w:lineRule="auto"/>
        <w:jc w:val="both"/>
        <w:rPr>
          <w:b/>
        </w:rPr>
      </w:pPr>
    </w:p>
    <w:p w14:paraId="0BB9F9D3" w14:textId="63BF2810" w:rsidR="00272392" w:rsidRDefault="006125F2" w:rsidP="00206F72">
      <w:pPr>
        <w:spacing w:after="160" w:line="259" w:lineRule="auto"/>
        <w:jc w:val="both"/>
        <w:rPr>
          <w:b/>
        </w:rPr>
      </w:pPr>
      <w:r w:rsidRPr="00272392">
        <w:rPr>
          <w:b/>
          <w:noProof/>
          <w:lang w:val="en-IE" w:eastAsia="en-IE"/>
        </w:rPr>
        <mc:AlternateContent>
          <mc:Choice Requires="wps">
            <w:drawing>
              <wp:anchor distT="0" distB="0" distL="114300" distR="114300" simplePos="0" relativeHeight="251663360" behindDoc="0" locked="0" layoutInCell="1" allowOverlap="1" wp14:anchorId="4492BD4B" wp14:editId="6BD3DA6A">
                <wp:simplePos x="0" y="0"/>
                <wp:positionH relativeFrom="column">
                  <wp:posOffset>2727960</wp:posOffset>
                </wp:positionH>
                <wp:positionV relativeFrom="paragraph">
                  <wp:posOffset>144780</wp:posOffset>
                </wp:positionV>
                <wp:extent cx="777240" cy="140398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 cy="1403985"/>
                        </a:xfrm>
                        <a:prstGeom prst="rect">
                          <a:avLst/>
                        </a:prstGeom>
                        <a:noFill/>
                        <a:ln w="9525">
                          <a:noFill/>
                          <a:miter lim="800000"/>
                          <a:headEnd/>
                          <a:tailEnd/>
                        </a:ln>
                      </wps:spPr>
                      <wps:txbx>
                        <w:txbxContent>
                          <w:p w14:paraId="078114FF" w14:textId="49B56517" w:rsidR="006125F2" w:rsidRPr="00272392" w:rsidRDefault="006125F2" w:rsidP="006125F2">
                            <w:pPr>
                              <w:rPr>
                                <w:b/>
                                <w:sz w:val="28"/>
                                <w:szCs w:val="28"/>
                                <w:lang w:val="en-IE"/>
                              </w:rPr>
                            </w:pPr>
                            <w:proofErr w:type="spellStart"/>
                            <w:r>
                              <w:rPr>
                                <w:b/>
                                <w:sz w:val="28"/>
                                <w:szCs w:val="28"/>
                                <w:lang w:val="en-IE"/>
                              </w:rPr>
                              <w:t>TMAO</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214.8pt;margin-top:11.4pt;width:61.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" filled="f" stroked="f">
                <v:textbox style="mso-fit-shape-to-text:t">
                  <w:txbxContent>
                    <w:p w14:paraId="078114FF" w14:textId="49B56517" w:rsidR="006125F2" w:rsidRPr="00272392" w:rsidRDefault="006125F2" w:rsidP="006125F2">
                      <w:pPr>
                        <w:rPr>
                          <w:b/>
                          <w:sz w:val="28"/>
                          <w:szCs w:val="28"/>
                          <w:lang w:val="en-IE"/>
                        </w:rPr>
                      </w:pPr>
                      <w:proofErr w:type="spellStart"/>
                      <w:r>
                        <w:rPr>
                          <w:b/>
                          <w:sz w:val="28"/>
                          <w:szCs w:val="28"/>
                          <w:lang w:val="en-IE"/>
                        </w:rPr>
                        <w:t>TMAO</w:t>
                      </w:r>
                      <w:proofErr w:type="spellEnd"/>
                    </w:p>
                  </w:txbxContent>
                </v:textbox>
              </v:shape>
            </w:pict>
          </mc:Fallback>
        </mc:AlternateContent>
      </w:r>
      <w:r w:rsidR="00272392" w:rsidRPr="00272392">
        <w:rPr>
          <w:b/>
          <w:noProof/>
          <w:lang w:val="en-IE" w:eastAsia="en-IE"/>
        </w:rPr>
        <mc:AlternateContent>
          <mc:Choice Requires="wps">
            <w:drawing>
              <wp:anchor distT="0" distB="0" distL="114300" distR="114300" simplePos="0" relativeHeight="251661312" behindDoc="0" locked="0" layoutInCell="1" allowOverlap="1" wp14:anchorId="215F13A1" wp14:editId="611BE329">
                <wp:simplePos x="0" y="0"/>
                <wp:positionH relativeFrom="column">
                  <wp:posOffset>381000</wp:posOffset>
                </wp:positionH>
                <wp:positionV relativeFrom="paragraph">
                  <wp:posOffset>144780</wp:posOffset>
                </wp:positionV>
                <wp:extent cx="777240" cy="14039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 cy="1403985"/>
                        </a:xfrm>
                        <a:prstGeom prst="rect">
                          <a:avLst/>
                        </a:prstGeom>
                        <a:noFill/>
                        <a:ln w="9525">
                          <a:noFill/>
                          <a:miter lim="800000"/>
                          <a:headEnd/>
                          <a:tailEnd/>
                        </a:ln>
                      </wps:spPr>
                      <wps:txbx>
                        <w:txbxContent>
                          <w:p w14:paraId="145CE220" w14:textId="7889B913" w:rsidR="00272392" w:rsidRPr="00272392" w:rsidRDefault="00272392" w:rsidP="00272392">
                            <w:pPr>
                              <w:rPr>
                                <w:b/>
                                <w:sz w:val="28"/>
                                <w:szCs w:val="28"/>
                                <w:lang w:val="en-IE"/>
                              </w:rPr>
                            </w:pPr>
                            <w:r>
                              <w:rPr>
                                <w:b/>
                                <w:sz w:val="28"/>
                                <w:szCs w:val="28"/>
                                <w:lang w:val="en-IE"/>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30pt;margin-top:11.4pt;width:6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" filled="f" stroked="f">
                <v:textbox style="mso-fit-shape-to-text:t">
                  <w:txbxContent>
                    <w:p w14:paraId="145CE220" w14:textId="7889B913" w:rsidR="00272392" w:rsidRPr="00272392" w:rsidRDefault="00272392" w:rsidP="00272392">
                      <w:pPr>
                        <w:rPr>
                          <w:b/>
                          <w:sz w:val="28"/>
                          <w:szCs w:val="28"/>
                          <w:lang w:val="en-IE"/>
                        </w:rPr>
                      </w:pPr>
                      <w:r>
                        <w:rPr>
                          <w:b/>
                          <w:sz w:val="28"/>
                          <w:szCs w:val="28"/>
                          <w:lang w:val="en-IE"/>
                        </w:rPr>
                        <w:t>B</w:t>
                      </w:r>
                    </w:p>
                  </w:txbxContent>
                </v:textbox>
              </v:shape>
            </w:pict>
          </mc:Fallback>
        </mc:AlternateContent>
      </w:r>
      <w:r w:rsidR="00272392">
        <w:rPr>
          <w:b/>
          <w:noProof/>
          <w:lang w:val="en-IE" w:eastAsia="en-IE"/>
        </w:rPr>
        <w:drawing>
          <wp:inline distT="0" distB="0" distL="0" distR="0" wp14:anchorId="61B1B9AA" wp14:editId="4F74AE92">
            <wp:extent cx="5008532" cy="3132000"/>
            <wp:effectExtent l="0" t="0" r="1905" b="0"/>
            <wp:docPr id="3" name="Picture 3" descr="C:\Users\Olga\Download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lga\Downloads\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08532" cy="3132000"/>
                    </a:xfrm>
                    <a:prstGeom prst="rect">
                      <a:avLst/>
                    </a:prstGeom>
                    <a:noFill/>
                    <a:ln>
                      <a:noFill/>
                    </a:ln>
                  </pic:spPr>
                </pic:pic>
              </a:graphicData>
            </a:graphic>
          </wp:inline>
        </w:drawing>
      </w:r>
      <w:r w:rsidR="0026692E">
        <w:rPr>
          <w:b/>
        </w:rPr>
        <w:tab/>
      </w:r>
      <w:bookmarkStart w:id="0" w:name="_GoBack"/>
      <w:bookmarkEnd w:id="0"/>
    </w:p>
    <w:p w14:paraId="78B1BD9C" w14:textId="77777777" w:rsidR="00272392" w:rsidRDefault="00272392" w:rsidP="00206F72">
      <w:pPr>
        <w:spacing w:after="160" w:line="259" w:lineRule="auto"/>
        <w:jc w:val="both"/>
        <w:rPr>
          <w:b/>
        </w:rPr>
      </w:pPr>
    </w:p>
    <w:p w14:paraId="4CF0EE33" w14:textId="31238D51" w:rsidR="00987C94" w:rsidRPr="00C7588C" w:rsidRDefault="008E7ADF" w:rsidP="00206F72">
      <w:pPr>
        <w:spacing w:after="160" w:line="259" w:lineRule="auto"/>
        <w:jc w:val="both"/>
      </w:pPr>
      <w:proofErr w:type="gramStart"/>
      <w:r w:rsidRPr="00C7588C">
        <w:rPr>
          <w:b/>
        </w:rPr>
        <w:t>Figure 2</w:t>
      </w:r>
      <w:r w:rsidRPr="00C7588C">
        <w:t>.</w:t>
      </w:r>
      <w:proofErr w:type="gramEnd"/>
      <w:r w:rsidRPr="00C7588C">
        <w:t xml:space="preserve"> </w:t>
      </w:r>
      <w:r w:rsidR="00D20065" w:rsidRPr="00C7588C">
        <w:t>O-PLS-DA plot (RE</w:t>
      </w:r>
      <w:proofErr w:type="gramStart"/>
      <w:r w:rsidR="00D20065" w:rsidRPr="00C7588C">
        <w:t>:,</w:t>
      </w:r>
      <w:proofErr w:type="gramEnd"/>
      <w:r w:rsidR="00D20065" w:rsidRPr="00C7588C">
        <w:t xml:space="preserve"> R2Y, Q2) of human urine samples pre and post fish consumption (A). </w:t>
      </w:r>
      <w:r w:rsidR="00F063DF">
        <w:t xml:space="preserve">(B) </w:t>
      </w:r>
      <w:r w:rsidR="00D20065" w:rsidRPr="00C7588C">
        <w:t>Analysis of the corresponding S-</w:t>
      </w:r>
      <w:proofErr w:type="spellStart"/>
      <w:r w:rsidR="00D20065" w:rsidRPr="00C7588C">
        <w:t>lIne</w:t>
      </w:r>
      <w:proofErr w:type="spellEnd"/>
      <w:r w:rsidR="00D20065" w:rsidRPr="00C7588C">
        <w:t xml:space="preserve"> identifies the regions of the NMR spectrum that influences the separation of the groups in plot A. In this instance TMAO is higher in the samples 6 h post consumption. </w:t>
      </w:r>
    </w:p>
    <w:p w14:paraId="09D6D37B" w14:textId="117BC664" w:rsidR="00D20065" w:rsidRPr="00C7588C" w:rsidRDefault="00D20065">
      <w:pPr>
        <w:spacing w:after="160" w:line="259" w:lineRule="auto"/>
      </w:pPr>
      <w:r w:rsidRPr="00C7588C">
        <w:br w:type="page"/>
      </w:r>
    </w:p>
    <w:p w14:paraId="5476A05A" w14:textId="77777777" w:rsidR="00D20065" w:rsidRDefault="00D20065" w:rsidP="00206F72">
      <w:pPr>
        <w:spacing w:after="160" w:line="259" w:lineRule="auto"/>
        <w:jc w:val="both"/>
      </w:pPr>
    </w:p>
    <w:p w14:paraId="4C0C9178" w14:textId="77777777" w:rsidR="000742AD" w:rsidRPr="000742AD" w:rsidRDefault="000742AD" w:rsidP="00206F72">
      <w:pPr>
        <w:jc w:val="both"/>
        <w:rPr>
          <w:b/>
        </w:rPr>
      </w:pPr>
      <w:r w:rsidRPr="000742AD">
        <w:rPr>
          <w:b/>
        </w:rPr>
        <w:t>References</w:t>
      </w:r>
    </w:p>
    <w:p w14:paraId="193576F9" w14:textId="77777777" w:rsidR="000742AD" w:rsidRDefault="000742AD" w:rsidP="00206F72">
      <w:pPr>
        <w:jc w:val="both"/>
      </w:pPr>
    </w:p>
    <w:p w14:paraId="0267FB86" w14:textId="77777777" w:rsidR="005E4339" w:rsidRPr="005E4339" w:rsidRDefault="000742AD" w:rsidP="005E4339">
      <w:pPr>
        <w:pStyle w:val="EndNoteBibliography"/>
        <w:spacing w:after="0"/>
        <w:ind w:left="720" w:hanging="720"/>
      </w:pPr>
      <w:r>
        <w:fldChar w:fldCharType="begin"/>
      </w:r>
      <w:r>
        <w:instrText xml:space="preserve"> ADDIN EN.REFLIST </w:instrText>
      </w:r>
      <w:r>
        <w:fldChar w:fldCharType="separate"/>
      </w:r>
      <w:bookmarkStart w:id="1" w:name="_ENREF_1"/>
      <w:r w:rsidR="005E4339" w:rsidRPr="005E4339">
        <w:t>1.</w:t>
      </w:r>
      <w:r w:rsidR="005E4339" w:rsidRPr="005E4339">
        <w:tab/>
        <w:t xml:space="preserve">Wishart, D.S., </w:t>
      </w:r>
      <w:r w:rsidR="005E4339" w:rsidRPr="005E4339">
        <w:rPr>
          <w:i/>
        </w:rPr>
        <w:t>Emerging applications of metabolomics in drug discovery and precision medicine.</w:t>
      </w:r>
      <w:r w:rsidR="005E4339" w:rsidRPr="005E4339">
        <w:t xml:space="preserve"> Nat Rev Drug Discov, 2016. </w:t>
      </w:r>
      <w:r w:rsidR="005E4339" w:rsidRPr="005E4339">
        <w:rPr>
          <w:b/>
        </w:rPr>
        <w:t>15</w:t>
      </w:r>
      <w:r w:rsidR="005E4339" w:rsidRPr="005E4339">
        <w:t>(7): p. 473-84.</w:t>
      </w:r>
      <w:bookmarkEnd w:id="1"/>
    </w:p>
    <w:p w14:paraId="2B985F96" w14:textId="77777777" w:rsidR="005E4339" w:rsidRPr="005E4339" w:rsidRDefault="005E4339" w:rsidP="005E4339">
      <w:pPr>
        <w:pStyle w:val="EndNoteBibliography"/>
        <w:spacing w:after="0"/>
        <w:ind w:left="720" w:hanging="720"/>
      </w:pPr>
      <w:bookmarkStart w:id="2" w:name="_ENREF_2"/>
      <w:r w:rsidRPr="005E4339">
        <w:t>2.</w:t>
      </w:r>
      <w:r w:rsidRPr="005E4339">
        <w:tab/>
        <w:t xml:space="preserve">Mills, E.L. and L.A. O'Neill, </w:t>
      </w:r>
      <w:r w:rsidRPr="005E4339">
        <w:rPr>
          <w:i/>
        </w:rPr>
        <w:t>Reprogramming mitochondrial metabolism in macrophages as an anti-inflammatory signal.</w:t>
      </w:r>
      <w:r w:rsidRPr="005E4339">
        <w:t xml:space="preserve"> Eur J Immunol, 2016. </w:t>
      </w:r>
      <w:r w:rsidRPr="005E4339">
        <w:rPr>
          <w:b/>
        </w:rPr>
        <w:t>46</w:t>
      </w:r>
      <w:r w:rsidRPr="005E4339">
        <w:t>(1): p. 13-21.</w:t>
      </w:r>
      <w:bookmarkEnd w:id="2"/>
    </w:p>
    <w:p w14:paraId="4E46B3E5" w14:textId="77777777" w:rsidR="005E4339" w:rsidRPr="005E4339" w:rsidRDefault="005E4339" w:rsidP="005E4339">
      <w:pPr>
        <w:pStyle w:val="EndNoteBibliography"/>
        <w:spacing w:after="0"/>
        <w:ind w:left="720" w:hanging="720"/>
      </w:pPr>
      <w:bookmarkStart w:id="3" w:name="_ENREF_3"/>
      <w:r w:rsidRPr="005E4339">
        <w:t>3.</w:t>
      </w:r>
      <w:r w:rsidRPr="005E4339">
        <w:tab/>
        <w:t xml:space="preserve">O'Neill, L.A. and E.J. Pearce, </w:t>
      </w:r>
      <w:r w:rsidRPr="005E4339">
        <w:rPr>
          <w:i/>
        </w:rPr>
        <w:t>Immunometabolism governs dendritic cell and macrophage function.</w:t>
      </w:r>
      <w:r w:rsidRPr="005E4339">
        <w:t xml:space="preserve"> J Exp Med, 2016. </w:t>
      </w:r>
      <w:r w:rsidRPr="005E4339">
        <w:rPr>
          <w:b/>
        </w:rPr>
        <w:t>213</w:t>
      </w:r>
      <w:r w:rsidRPr="005E4339">
        <w:t>(1): p. 15-23.</w:t>
      </w:r>
      <w:bookmarkEnd w:id="3"/>
    </w:p>
    <w:p w14:paraId="6DCB0092" w14:textId="77777777" w:rsidR="005E4339" w:rsidRPr="005E4339" w:rsidRDefault="005E4339" w:rsidP="005E4339">
      <w:pPr>
        <w:pStyle w:val="EndNoteBibliography"/>
        <w:spacing w:after="0"/>
        <w:ind w:left="720" w:hanging="720"/>
      </w:pPr>
      <w:bookmarkStart w:id="4" w:name="_ENREF_4"/>
      <w:r w:rsidRPr="005E4339">
        <w:t>4.</w:t>
      </w:r>
      <w:r w:rsidRPr="005E4339">
        <w:tab/>
        <w:t xml:space="preserve">Wang, A., S.C. Huen, H.H. Luan, S. Yu, C. Zhang, J.D. Gallezot, et al., </w:t>
      </w:r>
      <w:r w:rsidRPr="005E4339">
        <w:rPr>
          <w:i/>
        </w:rPr>
        <w:t>Opposing Effects of Fasting Metabolism on Tissue Tolerance in Bacterial and Viral Inflammation.</w:t>
      </w:r>
      <w:r w:rsidRPr="005E4339">
        <w:t xml:space="preserve"> Cell, 2016. </w:t>
      </w:r>
      <w:r w:rsidRPr="005E4339">
        <w:rPr>
          <w:b/>
        </w:rPr>
        <w:t>166</w:t>
      </w:r>
      <w:r w:rsidRPr="005E4339">
        <w:t>(6): p. 1512-1525 e12.</w:t>
      </w:r>
      <w:bookmarkEnd w:id="4"/>
    </w:p>
    <w:p w14:paraId="4F77C845" w14:textId="77777777" w:rsidR="005E4339" w:rsidRPr="005E4339" w:rsidRDefault="005E4339" w:rsidP="005E4339">
      <w:pPr>
        <w:pStyle w:val="EndNoteBibliography"/>
        <w:spacing w:after="0"/>
        <w:ind w:left="720" w:hanging="720"/>
      </w:pPr>
      <w:bookmarkStart w:id="5" w:name="_ENREF_5"/>
      <w:r w:rsidRPr="005E4339">
        <w:t>5.</w:t>
      </w:r>
      <w:r w:rsidRPr="005E4339">
        <w:tab/>
        <w:t xml:space="preserve">Griffin, J.L., H. Atherton, J. Shockcor and L. Atzori, </w:t>
      </w:r>
      <w:r w:rsidRPr="005E4339">
        <w:rPr>
          <w:i/>
        </w:rPr>
        <w:t>Metabolomics as a tool for cardiac research.</w:t>
      </w:r>
      <w:r w:rsidRPr="005E4339">
        <w:t xml:space="preserve"> Nat Rev Cardiol, 2011. </w:t>
      </w:r>
      <w:r w:rsidRPr="005E4339">
        <w:rPr>
          <w:b/>
        </w:rPr>
        <w:t>8</w:t>
      </w:r>
      <w:r w:rsidRPr="005E4339">
        <w:t>(11): p. 630-43.</w:t>
      </w:r>
      <w:bookmarkEnd w:id="5"/>
    </w:p>
    <w:p w14:paraId="4DFE29F2" w14:textId="77777777" w:rsidR="005E4339" w:rsidRPr="005E4339" w:rsidRDefault="005E4339" w:rsidP="005E4339">
      <w:pPr>
        <w:pStyle w:val="EndNoteBibliography"/>
        <w:spacing w:after="0"/>
        <w:ind w:left="720" w:hanging="720"/>
      </w:pPr>
      <w:bookmarkStart w:id="6" w:name="_ENREF_6"/>
      <w:r w:rsidRPr="005E4339">
        <w:t>6.</w:t>
      </w:r>
      <w:r w:rsidRPr="005E4339">
        <w:tab/>
        <w:t xml:space="preserve">Dumas, M.E., E.C. Maibaum, C. Teague, H. Ueshima, B. Zhou, J.C. Lindon, et al., </w:t>
      </w:r>
      <w:r w:rsidRPr="005E4339">
        <w:rPr>
          <w:i/>
        </w:rPr>
        <w:t>Assessment of analytical reproducibility of 1H NMR spectroscopy based metabonomics for large-scale epidemiological research: the INTERMAP Study.</w:t>
      </w:r>
      <w:r w:rsidRPr="005E4339">
        <w:t xml:space="preserve"> Anal Chem, 2006. </w:t>
      </w:r>
      <w:r w:rsidRPr="005E4339">
        <w:rPr>
          <w:b/>
        </w:rPr>
        <w:t>78</w:t>
      </w:r>
      <w:r w:rsidRPr="005E4339">
        <w:t>(7): p. 2199-208.</w:t>
      </w:r>
      <w:bookmarkEnd w:id="6"/>
    </w:p>
    <w:p w14:paraId="452912CA" w14:textId="77777777" w:rsidR="005E4339" w:rsidRPr="005E4339" w:rsidRDefault="005E4339" w:rsidP="005E4339">
      <w:pPr>
        <w:pStyle w:val="EndNoteBibliography"/>
        <w:spacing w:after="0"/>
        <w:ind w:left="720" w:hanging="720"/>
      </w:pPr>
      <w:bookmarkStart w:id="7" w:name="_ENREF_7"/>
      <w:r w:rsidRPr="005E4339">
        <w:t>7.</w:t>
      </w:r>
      <w:r w:rsidRPr="005E4339">
        <w:tab/>
        <w:t xml:space="preserve">Scalbert, A., L. Brennan, O. Fiehn, T. Hankemeier, B.S. Kristal, B. van Ommen, et al., </w:t>
      </w:r>
      <w:r w:rsidRPr="005E4339">
        <w:rPr>
          <w:i/>
        </w:rPr>
        <w:t>Mass-spectrometry-based metabolomics: limitations and recommendations for future progress with particular focus on nutrition research.</w:t>
      </w:r>
      <w:r w:rsidRPr="005E4339">
        <w:t xml:space="preserve"> Metabolomics, 2009. </w:t>
      </w:r>
      <w:r w:rsidRPr="005E4339">
        <w:rPr>
          <w:b/>
        </w:rPr>
        <w:t>5</w:t>
      </w:r>
      <w:r w:rsidRPr="005E4339">
        <w:t>(4): p. 435-458.</w:t>
      </w:r>
      <w:bookmarkEnd w:id="7"/>
    </w:p>
    <w:p w14:paraId="3EB5F776" w14:textId="77777777" w:rsidR="005E4339" w:rsidRPr="005E4339" w:rsidRDefault="005E4339" w:rsidP="005E4339">
      <w:pPr>
        <w:pStyle w:val="EndNoteBibliography"/>
        <w:spacing w:after="0"/>
        <w:ind w:left="720" w:hanging="720"/>
      </w:pPr>
      <w:bookmarkStart w:id="8" w:name="_ENREF_8"/>
      <w:r w:rsidRPr="005E4339">
        <w:t>8.</w:t>
      </w:r>
      <w:r w:rsidRPr="005E4339">
        <w:tab/>
        <w:t xml:space="preserve">Barnes, S., H.P. Benton, K. Casazza, S.J. Cooper, X. Cui, X. Du, et al., </w:t>
      </w:r>
      <w:r w:rsidRPr="005E4339">
        <w:rPr>
          <w:i/>
        </w:rPr>
        <w:t>Training in metabolomics research. I. Designing the experiment, collecting and extracting samples and generating metabolomics data.</w:t>
      </w:r>
      <w:r w:rsidRPr="005E4339">
        <w:t xml:space="preserve"> J Mass Spectrom, 2016. </w:t>
      </w:r>
      <w:r w:rsidRPr="005E4339">
        <w:rPr>
          <w:b/>
        </w:rPr>
        <w:t>51</w:t>
      </w:r>
      <w:r w:rsidRPr="005E4339">
        <w:t>(7): p. ii-iii.</w:t>
      </w:r>
      <w:bookmarkEnd w:id="8"/>
    </w:p>
    <w:p w14:paraId="04499CDC" w14:textId="77777777" w:rsidR="005E4339" w:rsidRPr="005E4339" w:rsidRDefault="005E4339" w:rsidP="005E4339">
      <w:pPr>
        <w:pStyle w:val="EndNoteBibliography"/>
        <w:spacing w:after="0"/>
        <w:ind w:left="720" w:hanging="720"/>
      </w:pPr>
      <w:bookmarkStart w:id="9" w:name="_ENREF_9"/>
      <w:r w:rsidRPr="005E4339">
        <w:t>9.</w:t>
      </w:r>
      <w:r w:rsidRPr="005E4339">
        <w:tab/>
        <w:t xml:space="preserve">Emwas, A.H., C. Luchinat, P. Turano, L. Tenori, R. Roy, R.M. Salek, et al., </w:t>
      </w:r>
      <w:r w:rsidRPr="005E4339">
        <w:rPr>
          <w:i/>
        </w:rPr>
        <w:t>Standardizing the experimental conditions for using urine in NMR-based metabolomic studies with a particular focus on diagnostic studies: a review.</w:t>
      </w:r>
      <w:r w:rsidRPr="005E4339">
        <w:t xml:space="preserve"> Metabolomics, 2015. </w:t>
      </w:r>
      <w:r w:rsidRPr="005E4339">
        <w:rPr>
          <w:b/>
        </w:rPr>
        <w:t>11</w:t>
      </w:r>
      <w:r w:rsidRPr="005E4339">
        <w:t>(4): p. 872-894.</w:t>
      </w:r>
      <w:bookmarkEnd w:id="9"/>
    </w:p>
    <w:p w14:paraId="009C4A49" w14:textId="77777777" w:rsidR="005E4339" w:rsidRPr="005E4339" w:rsidRDefault="005E4339" w:rsidP="005E4339">
      <w:pPr>
        <w:pStyle w:val="EndNoteBibliography"/>
        <w:spacing w:after="0"/>
        <w:ind w:left="720" w:hanging="720"/>
      </w:pPr>
      <w:bookmarkStart w:id="10" w:name="_ENREF_10"/>
      <w:r w:rsidRPr="005E4339">
        <w:t>10.</w:t>
      </w:r>
      <w:r w:rsidRPr="005E4339">
        <w:tab/>
        <w:t xml:space="preserve">Dunn, W.B., D. Broadhurst, D.I. Ellis, M. Brown, A. Halsall, S. O'Hagan, et al., </w:t>
      </w:r>
      <w:r w:rsidRPr="005E4339">
        <w:rPr>
          <w:i/>
        </w:rPr>
        <w:t>A GC-TOF-MS study of the stability of serum and urine metabolomes during the UK Biobank sample collection and preparation protocols.</w:t>
      </w:r>
      <w:r w:rsidRPr="005E4339">
        <w:t xml:space="preserve"> Int J Epidemiol, 2008. </w:t>
      </w:r>
      <w:r w:rsidRPr="005E4339">
        <w:rPr>
          <w:b/>
        </w:rPr>
        <w:t>37 Suppl 1</w:t>
      </w:r>
      <w:r w:rsidRPr="005E4339">
        <w:t>: p. i23-30.</w:t>
      </w:r>
      <w:bookmarkEnd w:id="10"/>
    </w:p>
    <w:p w14:paraId="2F729532" w14:textId="77777777" w:rsidR="005E4339" w:rsidRPr="005E4339" w:rsidRDefault="005E4339" w:rsidP="005E4339">
      <w:pPr>
        <w:pStyle w:val="EndNoteBibliography"/>
        <w:spacing w:after="0"/>
        <w:ind w:left="720" w:hanging="720"/>
      </w:pPr>
      <w:bookmarkStart w:id="11" w:name="_ENREF_11"/>
      <w:r w:rsidRPr="005E4339">
        <w:t>11.</w:t>
      </w:r>
      <w:r w:rsidRPr="005E4339">
        <w:tab/>
        <w:t xml:space="preserve">Teahan, O., S. Gamble, E. Holmes, J. Waxman, J.K. Nicholson, C. Bevan, et al., </w:t>
      </w:r>
      <w:r w:rsidRPr="005E4339">
        <w:rPr>
          <w:i/>
        </w:rPr>
        <w:t>Impact of analytical bias in metabonomic studies of human blood serum and plasma.</w:t>
      </w:r>
      <w:r w:rsidRPr="005E4339">
        <w:t xml:space="preserve"> Anal Chem, 2006. </w:t>
      </w:r>
      <w:r w:rsidRPr="005E4339">
        <w:rPr>
          <w:b/>
        </w:rPr>
        <w:t>78</w:t>
      </w:r>
      <w:r w:rsidRPr="005E4339">
        <w:t>(13): p. 4307-18.</w:t>
      </w:r>
      <w:bookmarkEnd w:id="11"/>
    </w:p>
    <w:p w14:paraId="75B1D40F" w14:textId="77777777" w:rsidR="005E4339" w:rsidRPr="005E4339" w:rsidRDefault="005E4339" w:rsidP="005E4339">
      <w:pPr>
        <w:pStyle w:val="EndNoteBibliography"/>
        <w:spacing w:after="0"/>
        <w:ind w:left="720" w:hanging="720"/>
      </w:pPr>
      <w:bookmarkStart w:id="12" w:name="_ENREF_12"/>
      <w:r w:rsidRPr="005E4339">
        <w:t>12.</w:t>
      </w:r>
      <w:r w:rsidRPr="005E4339">
        <w:tab/>
        <w:t xml:space="preserve">Pinto, J., M.R. Domingues, E. Galhano, C. Pita, C. Almeida Mdo, I.M. Carreira, et al., </w:t>
      </w:r>
      <w:r w:rsidRPr="005E4339">
        <w:rPr>
          <w:i/>
        </w:rPr>
        <w:t>Human plasma stability during handling and storage: impact on NMR metabolomics.</w:t>
      </w:r>
      <w:r w:rsidRPr="005E4339">
        <w:t xml:space="preserve"> Analyst, 2014. </w:t>
      </w:r>
      <w:r w:rsidRPr="005E4339">
        <w:rPr>
          <w:b/>
        </w:rPr>
        <w:t>139</w:t>
      </w:r>
      <w:r w:rsidRPr="005E4339">
        <w:t>(5): p. 1168-77.</w:t>
      </w:r>
      <w:bookmarkEnd w:id="12"/>
    </w:p>
    <w:p w14:paraId="0F45BCF5" w14:textId="77777777" w:rsidR="005E4339" w:rsidRPr="005E4339" w:rsidRDefault="005E4339" w:rsidP="005E4339">
      <w:pPr>
        <w:pStyle w:val="EndNoteBibliography"/>
        <w:spacing w:after="0"/>
        <w:ind w:left="720" w:hanging="720"/>
      </w:pPr>
      <w:bookmarkStart w:id="13" w:name="_ENREF_13"/>
      <w:r w:rsidRPr="005E4339">
        <w:t>13.</w:t>
      </w:r>
      <w:r w:rsidRPr="005E4339">
        <w:tab/>
        <w:t xml:space="preserve">Zhang, A., H. Sun, P. Wang, Y. Han and X. Wang, </w:t>
      </w:r>
      <w:r w:rsidRPr="005E4339">
        <w:rPr>
          <w:i/>
        </w:rPr>
        <w:t>Recent and potential developments of biofluid analyses in metabolomics.</w:t>
      </w:r>
      <w:r w:rsidRPr="005E4339">
        <w:t xml:space="preserve"> J Proteomics, 2012. </w:t>
      </w:r>
      <w:r w:rsidRPr="005E4339">
        <w:rPr>
          <w:b/>
        </w:rPr>
        <w:t>75</w:t>
      </w:r>
      <w:r w:rsidRPr="005E4339">
        <w:t>(4): p. 1079-88.</w:t>
      </w:r>
      <w:bookmarkEnd w:id="13"/>
    </w:p>
    <w:p w14:paraId="76B0A029" w14:textId="77777777" w:rsidR="005E4339" w:rsidRPr="005E4339" w:rsidRDefault="005E4339" w:rsidP="005E4339">
      <w:pPr>
        <w:pStyle w:val="EndNoteBibliography"/>
        <w:spacing w:after="0"/>
        <w:ind w:left="720" w:hanging="720"/>
      </w:pPr>
      <w:bookmarkStart w:id="14" w:name="_ENREF_14"/>
      <w:r w:rsidRPr="005E4339">
        <w:t>14.</w:t>
      </w:r>
      <w:r w:rsidRPr="005E4339">
        <w:tab/>
        <w:t xml:space="preserve">Lauridsen, M., S.H. Hansen, J.W. Jaroszewski and C. Cornett, </w:t>
      </w:r>
      <w:r w:rsidRPr="005E4339">
        <w:rPr>
          <w:i/>
        </w:rPr>
        <w:t>Human urine as test material in 1H NMR-based metabonomics: recommendations for sample preparation and storage.</w:t>
      </w:r>
      <w:r w:rsidRPr="005E4339">
        <w:t xml:space="preserve"> Anal Chem, 2007. </w:t>
      </w:r>
      <w:r w:rsidRPr="005E4339">
        <w:rPr>
          <w:b/>
        </w:rPr>
        <w:t>79</w:t>
      </w:r>
      <w:r w:rsidRPr="005E4339">
        <w:t>(3): p. 1181-6.</w:t>
      </w:r>
      <w:bookmarkEnd w:id="14"/>
    </w:p>
    <w:p w14:paraId="3BF3B886" w14:textId="77777777" w:rsidR="005E4339" w:rsidRPr="005E4339" w:rsidRDefault="005E4339" w:rsidP="005E4339">
      <w:pPr>
        <w:pStyle w:val="EndNoteBibliography"/>
        <w:spacing w:after="0"/>
        <w:ind w:left="720" w:hanging="720"/>
      </w:pPr>
      <w:bookmarkStart w:id="15" w:name="_ENREF_15"/>
      <w:r w:rsidRPr="005E4339">
        <w:t>15.</w:t>
      </w:r>
      <w:r w:rsidRPr="005E4339">
        <w:tab/>
        <w:t xml:space="preserve">Bartel, J., J. Krumsiek and F.J. Theis, </w:t>
      </w:r>
      <w:r w:rsidRPr="005E4339">
        <w:rPr>
          <w:i/>
        </w:rPr>
        <w:t>Statistical methods for the analysis of high-throughput metabolomics data.</w:t>
      </w:r>
      <w:r w:rsidRPr="005E4339">
        <w:t xml:space="preserve"> Comput Struct Biotechnol J, 2013. </w:t>
      </w:r>
      <w:r w:rsidRPr="005E4339">
        <w:rPr>
          <w:b/>
        </w:rPr>
        <w:t>4</w:t>
      </w:r>
      <w:r w:rsidRPr="005E4339">
        <w:t>: p. e201301009.</w:t>
      </w:r>
      <w:bookmarkEnd w:id="15"/>
    </w:p>
    <w:p w14:paraId="3C476216" w14:textId="77777777" w:rsidR="005E4339" w:rsidRPr="005E4339" w:rsidRDefault="005E4339" w:rsidP="005E4339">
      <w:pPr>
        <w:pStyle w:val="EndNoteBibliography"/>
        <w:spacing w:after="0"/>
        <w:ind w:left="720" w:hanging="720"/>
      </w:pPr>
      <w:bookmarkStart w:id="16" w:name="_ENREF_16"/>
      <w:r w:rsidRPr="005E4339">
        <w:t>16.</w:t>
      </w:r>
      <w:r w:rsidRPr="005E4339">
        <w:tab/>
        <w:t xml:space="preserve">Korman, A., A. Oh, A. Raskind and D. Banks, </w:t>
      </w:r>
      <w:r w:rsidRPr="005E4339">
        <w:rPr>
          <w:i/>
        </w:rPr>
        <w:t>Statistical methods in metabolomics.</w:t>
      </w:r>
      <w:r w:rsidRPr="005E4339">
        <w:t xml:space="preserve"> Methods Mol Biol, 2012. </w:t>
      </w:r>
      <w:r w:rsidRPr="005E4339">
        <w:rPr>
          <w:b/>
        </w:rPr>
        <w:t>856</w:t>
      </w:r>
      <w:r w:rsidRPr="005E4339">
        <w:t>: p. 381-413.</w:t>
      </w:r>
      <w:bookmarkEnd w:id="16"/>
    </w:p>
    <w:p w14:paraId="49A363F8" w14:textId="77777777" w:rsidR="005E4339" w:rsidRPr="005E4339" w:rsidRDefault="005E4339" w:rsidP="005E4339">
      <w:pPr>
        <w:pStyle w:val="EndNoteBibliography"/>
        <w:spacing w:after="0"/>
        <w:ind w:left="720" w:hanging="720"/>
      </w:pPr>
      <w:bookmarkStart w:id="17" w:name="_ENREF_17"/>
      <w:r w:rsidRPr="005E4339">
        <w:t>17.</w:t>
      </w:r>
      <w:r w:rsidRPr="005E4339">
        <w:tab/>
        <w:t xml:space="preserve">Szymanska, E., E. Saccenti, A.K. Smilde and J.A. Westerhuis, </w:t>
      </w:r>
      <w:r w:rsidRPr="005E4339">
        <w:rPr>
          <w:i/>
        </w:rPr>
        <w:t>Double-check: validation of diagnostic statistics for PLS-DA models in metabolomics studies.</w:t>
      </w:r>
      <w:r w:rsidRPr="005E4339">
        <w:t xml:space="preserve"> Metabolomics, 2012. </w:t>
      </w:r>
      <w:r w:rsidRPr="005E4339">
        <w:rPr>
          <w:b/>
        </w:rPr>
        <w:t>8</w:t>
      </w:r>
      <w:r w:rsidRPr="005E4339">
        <w:t>(Suppl 1): p. 3-16.</w:t>
      </w:r>
      <w:bookmarkEnd w:id="17"/>
    </w:p>
    <w:p w14:paraId="3A3B5152" w14:textId="77777777" w:rsidR="005E4339" w:rsidRPr="005E4339" w:rsidRDefault="005E4339" w:rsidP="005E4339">
      <w:pPr>
        <w:pStyle w:val="EndNoteBibliography"/>
        <w:spacing w:after="0"/>
        <w:ind w:left="720" w:hanging="720"/>
      </w:pPr>
      <w:bookmarkStart w:id="18" w:name="_ENREF_18"/>
      <w:r w:rsidRPr="005E4339">
        <w:t>18.</w:t>
      </w:r>
      <w:r w:rsidRPr="005E4339">
        <w:tab/>
        <w:t xml:space="preserve">Nyamundanda, G., L. Brennan and I.C. Gormley, </w:t>
      </w:r>
      <w:r w:rsidRPr="005E4339">
        <w:rPr>
          <w:i/>
        </w:rPr>
        <w:t>Probabilistic principal component analysis for metabolomic data.</w:t>
      </w:r>
      <w:r w:rsidRPr="005E4339">
        <w:t xml:space="preserve"> BMC Bioinformatics, 2010. </w:t>
      </w:r>
      <w:r w:rsidRPr="005E4339">
        <w:rPr>
          <w:b/>
        </w:rPr>
        <w:t>11</w:t>
      </w:r>
      <w:r w:rsidRPr="005E4339">
        <w:t>: p. 571.</w:t>
      </w:r>
      <w:bookmarkEnd w:id="18"/>
    </w:p>
    <w:p w14:paraId="4EFA292F" w14:textId="77777777" w:rsidR="005E4339" w:rsidRPr="005E4339" w:rsidRDefault="005E4339" w:rsidP="005E4339">
      <w:pPr>
        <w:pStyle w:val="EndNoteBibliography"/>
        <w:spacing w:after="0"/>
        <w:ind w:left="720" w:hanging="720"/>
      </w:pPr>
      <w:bookmarkStart w:id="19" w:name="_ENREF_19"/>
      <w:r w:rsidRPr="005E4339">
        <w:t>19.</w:t>
      </w:r>
      <w:r w:rsidRPr="005E4339">
        <w:tab/>
        <w:t xml:space="preserve">Storey, J.D., </w:t>
      </w:r>
      <w:r w:rsidRPr="005E4339">
        <w:rPr>
          <w:i/>
        </w:rPr>
        <w:t>A direct approach to false discovery rates.</w:t>
      </w:r>
      <w:r w:rsidRPr="005E4339">
        <w:t xml:space="preserve"> Journal of the Royal Statistical Society Series B-Statistical Methodology, 2002. </w:t>
      </w:r>
      <w:r w:rsidRPr="005E4339">
        <w:rPr>
          <w:b/>
        </w:rPr>
        <w:t>64</w:t>
      </w:r>
      <w:r w:rsidRPr="005E4339">
        <w:t>: p. 479-498.</w:t>
      </w:r>
      <w:bookmarkEnd w:id="19"/>
    </w:p>
    <w:p w14:paraId="19B23F2C" w14:textId="77777777" w:rsidR="005E4339" w:rsidRPr="005E4339" w:rsidRDefault="005E4339" w:rsidP="005E4339">
      <w:pPr>
        <w:pStyle w:val="EndNoteBibliography"/>
        <w:spacing w:after="0"/>
        <w:ind w:left="720" w:hanging="720"/>
      </w:pPr>
      <w:bookmarkStart w:id="20" w:name="_ENREF_20"/>
      <w:r w:rsidRPr="005E4339">
        <w:t>20.</w:t>
      </w:r>
      <w:r w:rsidRPr="005E4339">
        <w:tab/>
        <w:t xml:space="preserve">Benjamini, Y. and Y. Hochberg, </w:t>
      </w:r>
      <w:r w:rsidRPr="005E4339">
        <w:rPr>
          <w:i/>
        </w:rPr>
        <w:t>Controlling the False Discovery Rate - a Practical and Powerful Approach to Multiple Testing.</w:t>
      </w:r>
      <w:r w:rsidRPr="005E4339">
        <w:t xml:space="preserve"> Journal of the Royal Statistical Society Series B-Methodological, 1995. </w:t>
      </w:r>
      <w:r w:rsidRPr="005E4339">
        <w:rPr>
          <w:b/>
        </w:rPr>
        <w:t>57</w:t>
      </w:r>
      <w:r w:rsidRPr="005E4339">
        <w:t>(1): p. 289-300.</w:t>
      </w:r>
      <w:bookmarkEnd w:id="20"/>
    </w:p>
    <w:p w14:paraId="3B6BF5BD" w14:textId="77777777" w:rsidR="005E4339" w:rsidRPr="005E4339" w:rsidRDefault="005E4339" w:rsidP="005E4339">
      <w:pPr>
        <w:pStyle w:val="EndNoteBibliography"/>
        <w:spacing w:after="0"/>
        <w:ind w:left="720" w:hanging="720"/>
      </w:pPr>
      <w:bookmarkStart w:id="21" w:name="_ENREF_21"/>
      <w:r w:rsidRPr="005E4339">
        <w:t>21.</w:t>
      </w:r>
      <w:r w:rsidRPr="005E4339">
        <w:tab/>
        <w:t xml:space="preserve">Xia, J., D.I. Broadhurst, M. Wilson and D.S. Wishart, </w:t>
      </w:r>
      <w:r w:rsidRPr="005E4339">
        <w:rPr>
          <w:i/>
        </w:rPr>
        <w:t>Translational biomarker discovery in clinical metabolomics: an introductory tutorial.</w:t>
      </w:r>
      <w:r w:rsidRPr="005E4339">
        <w:t xml:space="preserve"> Metabolomics, 2013. </w:t>
      </w:r>
      <w:r w:rsidRPr="005E4339">
        <w:rPr>
          <w:b/>
        </w:rPr>
        <w:t>9</w:t>
      </w:r>
      <w:r w:rsidRPr="005E4339">
        <w:t>(2): p. 280-299.</w:t>
      </w:r>
      <w:bookmarkEnd w:id="21"/>
    </w:p>
    <w:p w14:paraId="3A9DAC0E" w14:textId="77777777" w:rsidR="005E4339" w:rsidRPr="005E4339" w:rsidRDefault="005E4339" w:rsidP="005E4339">
      <w:pPr>
        <w:pStyle w:val="EndNoteBibliography"/>
        <w:spacing w:after="0"/>
        <w:ind w:left="720" w:hanging="720"/>
      </w:pPr>
      <w:bookmarkStart w:id="22" w:name="_ENREF_22"/>
      <w:r w:rsidRPr="005E4339">
        <w:t>22.</w:t>
      </w:r>
      <w:r w:rsidRPr="005E4339">
        <w:tab/>
        <w:t xml:space="preserve">Xia, J., I.V. Sinelnikov, B. Han and D.S. Wishart, </w:t>
      </w:r>
      <w:r w:rsidRPr="005E4339">
        <w:rPr>
          <w:i/>
        </w:rPr>
        <w:t>MetaboAnalyst 3.0--making metabolomics more meaningful.</w:t>
      </w:r>
      <w:r w:rsidRPr="005E4339">
        <w:t xml:space="preserve"> Nucleic Acids Res, 2015. </w:t>
      </w:r>
      <w:r w:rsidRPr="005E4339">
        <w:rPr>
          <w:b/>
        </w:rPr>
        <w:t>43</w:t>
      </w:r>
      <w:r w:rsidRPr="005E4339">
        <w:t>(W1): p. W251-7.</w:t>
      </w:r>
      <w:bookmarkEnd w:id="22"/>
    </w:p>
    <w:p w14:paraId="36FC2053" w14:textId="77777777" w:rsidR="005E4339" w:rsidRPr="005E4339" w:rsidRDefault="005E4339" w:rsidP="005E4339">
      <w:pPr>
        <w:pStyle w:val="EndNoteBibliography"/>
        <w:spacing w:after="0"/>
        <w:ind w:left="720" w:hanging="720"/>
      </w:pPr>
      <w:bookmarkStart w:id="23" w:name="_ENREF_23"/>
      <w:r w:rsidRPr="005E4339">
        <w:t>23.</w:t>
      </w:r>
      <w:r w:rsidRPr="005E4339">
        <w:tab/>
        <w:t xml:space="preserve">Scalbert, A., L. Brennan, C. Manach, C. Andres-Lacueva, L.O. Dragsted, J. Draper, et al., </w:t>
      </w:r>
      <w:r w:rsidRPr="005E4339">
        <w:rPr>
          <w:i/>
        </w:rPr>
        <w:t>The food metabolome: a window over dietary exposure.</w:t>
      </w:r>
      <w:r w:rsidRPr="005E4339">
        <w:t xml:space="preserve"> Am J Clin Nutr, 2014. </w:t>
      </w:r>
      <w:r w:rsidRPr="005E4339">
        <w:rPr>
          <w:b/>
        </w:rPr>
        <w:t>99</w:t>
      </w:r>
      <w:r w:rsidRPr="005E4339">
        <w:t>(6): p. 1286-1308.</w:t>
      </w:r>
      <w:bookmarkEnd w:id="23"/>
    </w:p>
    <w:p w14:paraId="5CB8CA22" w14:textId="77777777" w:rsidR="005E4339" w:rsidRPr="005E4339" w:rsidRDefault="005E4339" w:rsidP="005E4339">
      <w:pPr>
        <w:pStyle w:val="EndNoteBibliography"/>
        <w:spacing w:after="0"/>
        <w:ind w:left="720" w:hanging="720"/>
      </w:pPr>
      <w:bookmarkStart w:id="24" w:name="_ENREF_24"/>
      <w:r w:rsidRPr="005E4339">
        <w:t>24.</w:t>
      </w:r>
      <w:r w:rsidRPr="005E4339">
        <w:tab/>
        <w:t xml:space="preserve">O'Gorman, A., H. Gibbons and L. Brennan, </w:t>
      </w:r>
      <w:r w:rsidRPr="005E4339">
        <w:rPr>
          <w:i/>
        </w:rPr>
        <w:t>Metabolomics in the identification of biomarkers of dietary intake.</w:t>
      </w:r>
      <w:r w:rsidRPr="005E4339">
        <w:t xml:space="preserve"> Comput Struct Biotechnol J, 2013. </w:t>
      </w:r>
      <w:r w:rsidRPr="005E4339">
        <w:rPr>
          <w:b/>
        </w:rPr>
        <w:t>4</w:t>
      </w:r>
      <w:r w:rsidRPr="005E4339">
        <w:t>: p. e201301004.</w:t>
      </w:r>
      <w:bookmarkEnd w:id="24"/>
    </w:p>
    <w:p w14:paraId="0C58BAFC" w14:textId="77777777" w:rsidR="005E4339" w:rsidRPr="005E4339" w:rsidRDefault="005E4339" w:rsidP="005E4339">
      <w:pPr>
        <w:pStyle w:val="EndNoteBibliography"/>
        <w:spacing w:after="0"/>
        <w:ind w:left="720" w:hanging="720"/>
      </w:pPr>
      <w:bookmarkStart w:id="25" w:name="_ENREF_25"/>
      <w:r w:rsidRPr="005E4339">
        <w:t>25.</w:t>
      </w:r>
      <w:r w:rsidRPr="005E4339">
        <w:tab/>
        <w:t xml:space="preserve">Gibbons, H. and L. Brennan, </w:t>
      </w:r>
      <w:r w:rsidRPr="005E4339">
        <w:rPr>
          <w:i/>
        </w:rPr>
        <w:t>Metabolomics as a tool in the identification of dietary biomarkers.</w:t>
      </w:r>
      <w:r w:rsidRPr="005E4339">
        <w:t xml:space="preserve"> Proc Nutr Soc, 2016: p. 1-12.</w:t>
      </w:r>
      <w:bookmarkEnd w:id="25"/>
    </w:p>
    <w:p w14:paraId="74500F77" w14:textId="77777777" w:rsidR="005E4339" w:rsidRPr="005E4339" w:rsidRDefault="005E4339" w:rsidP="005E4339">
      <w:pPr>
        <w:pStyle w:val="EndNoteBibliography"/>
        <w:spacing w:after="0"/>
        <w:ind w:left="720" w:hanging="720"/>
      </w:pPr>
      <w:bookmarkStart w:id="26" w:name="_ENREF_26"/>
      <w:r w:rsidRPr="005E4339">
        <w:t>26.</w:t>
      </w:r>
      <w:r w:rsidRPr="005E4339">
        <w:tab/>
        <w:t xml:space="preserve">Khakimov, B., S.K. Poulsen, F. Savorani, E. Acar, G. Gurdeniz, T.M. Larsen, et al., </w:t>
      </w:r>
      <w:r w:rsidRPr="005E4339">
        <w:rPr>
          <w:i/>
        </w:rPr>
        <w:t>New Nordic Diet versus Average Danish Diet: A Randomized Controlled Trial Revealed Healthy Long-Term Effects of the New Nordic Diet by GC-MS Blood Plasma Metabolomics.</w:t>
      </w:r>
      <w:r w:rsidRPr="005E4339">
        <w:t xml:space="preserve"> J Proteome Res, 2016. </w:t>
      </w:r>
      <w:r w:rsidRPr="005E4339">
        <w:rPr>
          <w:b/>
        </w:rPr>
        <w:t>15</w:t>
      </w:r>
      <w:r w:rsidRPr="005E4339">
        <w:t>(6): p. 1939-54.</w:t>
      </w:r>
      <w:bookmarkEnd w:id="26"/>
    </w:p>
    <w:p w14:paraId="4C9E8015" w14:textId="77777777" w:rsidR="005E4339" w:rsidRPr="005E4339" w:rsidRDefault="005E4339" w:rsidP="005E4339">
      <w:pPr>
        <w:pStyle w:val="EndNoteBibliography"/>
        <w:spacing w:after="0"/>
        <w:ind w:left="720" w:hanging="720"/>
      </w:pPr>
      <w:bookmarkStart w:id="27" w:name="_ENREF_27"/>
      <w:r w:rsidRPr="005E4339">
        <w:t>27.</w:t>
      </w:r>
      <w:r w:rsidRPr="005E4339">
        <w:tab/>
        <w:t xml:space="preserve">Poulsen, S.K., A. Due, A.B. Jordy, B. Kiens, K.D. Stark, S. Stender, et al., </w:t>
      </w:r>
      <w:r w:rsidRPr="005E4339">
        <w:rPr>
          <w:i/>
        </w:rPr>
        <w:t>Health effect of the New Nordic Diet in adults with increased waist circumference: a 6-mo randomized controlled trial.</w:t>
      </w:r>
      <w:r w:rsidRPr="005E4339">
        <w:t xml:space="preserve"> Am J Clin Nutr, 2014. </w:t>
      </w:r>
      <w:r w:rsidRPr="005E4339">
        <w:rPr>
          <w:b/>
        </w:rPr>
        <w:t>99</w:t>
      </w:r>
      <w:r w:rsidRPr="005E4339">
        <w:t>(1): p. 35-45.</w:t>
      </w:r>
      <w:bookmarkEnd w:id="27"/>
    </w:p>
    <w:p w14:paraId="562B6AFE" w14:textId="77777777" w:rsidR="005E4339" w:rsidRPr="005E4339" w:rsidRDefault="005E4339" w:rsidP="005E4339">
      <w:pPr>
        <w:pStyle w:val="EndNoteBibliography"/>
        <w:spacing w:after="0"/>
        <w:ind w:left="720" w:hanging="720"/>
      </w:pPr>
      <w:bookmarkStart w:id="28" w:name="_ENREF_28"/>
      <w:r w:rsidRPr="005E4339">
        <w:t>28.</w:t>
      </w:r>
      <w:r w:rsidRPr="005E4339">
        <w:tab/>
        <w:t xml:space="preserve">Moazzami, A.A., I. Bondia-Pons, K. Hanhineva, K. Juntunen, N. Antl, K. Poutanen, et al., </w:t>
      </w:r>
      <w:r w:rsidRPr="005E4339">
        <w:rPr>
          <w:i/>
        </w:rPr>
        <w:t>Metabolomics reveals the metabolic shifts following an intervention with rye bread in postmenopausal women--a randomized control trial.</w:t>
      </w:r>
      <w:r w:rsidRPr="005E4339">
        <w:t xml:space="preserve"> Nutr J, 2012. </w:t>
      </w:r>
      <w:r w:rsidRPr="005E4339">
        <w:rPr>
          <w:b/>
        </w:rPr>
        <w:t>11</w:t>
      </w:r>
      <w:r w:rsidRPr="005E4339">
        <w:t>: p. 88.</w:t>
      </w:r>
      <w:bookmarkEnd w:id="28"/>
    </w:p>
    <w:p w14:paraId="18F5AA08" w14:textId="77777777" w:rsidR="005E4339" w:rsidRPr="005E4339" w:rsidRDefault="005E4339" w:rsidP="005E4339">
      <w:pPr>
        <w:pStyle w:val="EndNoteBibliography"/>
        <w:spacing w:after="0"/>
        <w:ind w:left="720" w:hanging="720"/>
      </w:pPr>
      <w:bookmarkStart w:id="29" w:name="_ENREF_29"/>
      <w:r w:rsidRPr="005E4339">
        <w:t>29.</w:t>
      </w:r>
      <w:r w:rsidRPr="005E4339">
        <w:tab/>
        <w:t xml:space="preserve">Zheng, Y., U. Ceglarek, T. Huang, L. Li, J. Rood, D.H. Ryan, et al., </w:t>
      </w:r>
      <w:r w:rsidRPr="005E4339">
        <w:rPr>
          <w:i/>
        </w:rPr>
        <w:t>Weight-loss diets and 2-y changes in circulating amino acids in 2 randomized intervention trials.</w:t>
      </w:r>
      <w:r w:rsidRPr="005E4339">
        <w:t xml:space="preserve"> Am J Clin Nutr, 2016. </w:t>
      </w:r>
      <w:r w:rsidRPr="005E4339">
        <w:rPr>
          <w:b/>
        </w:rPr>
        <w:t>103</w:t>
      </w:r>
      <w:r w:rsidRPr="005E4339">
        <w:t>(2): p. 505-11.</w:t>
      </w:r>
      <w:bookmarkEnd w:id="29"/>
    </w:p>
    <w:p w14:paraId="5E5885A7" w14:textId="77777777" w:rsidR="005E4339" w:rsidRPr="005E4339" w:rsidRDefault="005E4339" w:rsidP="005E4339">
      <w:pPr>
        <w:pStyle w:val="EndNoteBibliography"/>
        <w:spacing w:after="0"/>
        <w:ind w:left="720" w:hanging="720"/>
      </w:pPr>
      <w:bookmarkStart w:id="30" w:name="_ENREF_30"/>
      <w:r w:rsidRPr="005E4339">
        <w:t>30.</w:t>
      </w:r>
      <w:r w:rsidRPr="005E4339">
        <w:tab/>
        <w:t xml:space="preserve">Wurtz, P., P. Soininen, A.J. Kangas, V.P. Makinen, P.H. Groop, M.J. Savolainen, et al., </w:t>
      </w:r>
      <w:r w:rsidRPr="005E4339">
        <w:rPr>
          <w:i/>
        </w:rPr>
        <w:t>Characterization of systemic metabolic phenotypes associated with subclinical atherosclerosis.</w:t>
      </w:r>
      <w:r w:rsidRPr="005E4339">
        <w:t xml:space="preserve"> Mol Biosyst, 2011. </w:t>
      </w:r>
      <w:r w:rsidRPr="005E4339">
        <w:rPr>
          <w:b/>
        </w:rPr>
        <w:t>7</w:t>
      </w:r>
      <w:r w:rsidRPr="005E4339">
        <w:t>(2): p. 385-93.</w:t>
      </w:r>
      <w:bookmarkEnd w:id="30"/>
    </w:p>
    <w:p w14:paraId="736B920D" w14:textId="77777777" w:rsidR="005E4339" w:rsidRPr="005E4339" w:rsidRDefault="005E4339" w:rsidP="005E4339">
      <w:pPr>
        <w:pStyle w:val="EndNoteBibliography"/>
        <w:spacing w:after="0"/>
        <w:ind w:left="720" w:hanging="720"/>
      </w:pPr>
      <w:bookmarkStart w:id="31" w:name="_ENREF_31"/>
      <w:r w:rsidRPr="005E4339">
        <w:t>31.</w:t>
      </w:r>
      <w:r w:rsidRPr="005E4339">
        <w:tab/>
        <w:t xml:space="preserve">Kang, S.M., J.C. Park, M.J. Shin, H. Lee, J. Oh, D.H. Ryu, et al., </w:t>
      </w:r>
      <w:r w:rsidRPr="005E4339">
        <w:rPr>
          <w:i/>
        </w:rPr>
        <w:t>(1)H nuclear magnetic resonance based metabolic urinary profiling of patients with ischemic heart failure.</w:t>
      </w:r>
      <w:r w:rsidRPr="005E4339">
        <w:t xml:space="preserve"> Clin Biochem, 2011. </w:t>
      </w:r>
      <w:r w:rsidRPr="005E4339">
        <w:rPr>
          <w:b/>
        </w:rPr>
        <w:t>44</w:t>
      </w:r>
      <w:r w:rsidRPr="005E4339">
        <w:t>(4): p. 293-9.</w:t>
      </w:r>
      <w:bookmarkEnd w:id="31"/>
    </w:p>
    <w:p w14:paraId="1FA4839A" w14:textId="77777777" w:rsidR="005E4339" w:rsidRPr="005E4339" w:rsidRDefault="005E4339" w:rsidP="005E4339">
      <w:pPr>
        <w:pStyle w:val="EndNoteBibliography"/>
        <w:spacing w:after="0"/>
        <w:ind w:left="720" w:hanging="720"/>
      </w:pPr>
      <w:bookmarkStart w:id="32" w:name="_ENREF_32"/>
      <w:r w:rsidRPr="005E4339">
        <w:t>32.</w:t>
      </w:r>
      <w:r w:rsidRPr="005E4339">
        <w:tab/>
        <w:t xml:space="preserve">Wang, Z., E. Klipfell, B.J. Bennett, R. Koeth, B.S. Levison, B. Dugar, et al., </w:t>
      </w:r>
      <w:r w:rsidRPr="005E4339">
        <w:rPr>
          <w:i/>
        </w:rPr>
        <w:t>Gut flora metabolism of phosphatidylcholine promotes cardiovascular disease.</w:t>
      </w:r>
      <w:r w:rsidRPr="005E4339">
        <w:t xml:space="preserve"> Nature, 2011. </w:t>
      </w:r>
      <w:r w:rsidRPr="005E4339">
        <w:rPr>
          <w:b/>
        </w:rPr>
        <w:t>472</w:t>
      </w:r>
      <w:r w:rsidRPr="005E4339">
        <w:t>(7341): p. 57-63.</w:t>
      </w:r>
      <w:bookmarkEnd w:id="32"/>
    </w:p>
    <w:p w14:paraId="0F5B13F2" w14:textId="77777777" w:rsidR="005E4339" w:rsidRPr="005E4339" w:rsidRDefault="005E4339" w:rsidP="005E4339">
      <w:pPr>
        <w:pStyle w:val="EndNoteBibliography"/>
        <w:spacing w:after="0"/>
        <w:ind w:left="720" w:hanging="720"/>
      </w:pPr>
      <w:bookmarkStart w:id="33" w:name="_ENREF_33"/>
      <w:r w:rsidRPr="005E4339">
        <w:t>33.</w:t>
      </w:r>
      <w:r w:rsidRPr="005E4339">
        <w:tab/>
        <w:t xml:space="preserve">Qiu, G., Y. Zheng, H. Wang, J. Sun, H. Ma, Y. Xiao, et al., </w:t>
      </w:r>
      <w:r w:rsidRPr="005E4339">
        <w:rPr>
          <w:i/>
        </w:rPr>
        <w:t>Plasma metabolomics identified novel metabolites associated with risk of type 2 diabetes in two prospective cohorts of Chinese adults.</w:t>
      </w:r>
      <w:r w:rsidRPr="005E4339">
        <w:t xml:space="preserve"> Int J Epidemiol, 2016.</w:t>
      </w:r>
      <w:bookmarkEnd w:id="33"/>
    </w:p>
    <w:p w14:paraId="1F23B65B" w14:textId="77777777" w:rsidR="005E4339" w:rsidRPr="005E4339" w:rsidRDefault="005E4339" w:rsidP="005E4339">
      <w:pPr>
        <w:pStyle w:val="EndNoteBibliography"/>
        <w:spacing w:after="0"/>
        <w:ind w:left="720" w:hanging="720"/>
      </w:pPr>
      <w:bookmarkStart w:id="34" w:name="_ENREF_34"/>
      <w:r w:rsidRPr="005E4339">
        <w:t>34.</w:t>
      </w:r>
      <w:r w:rsidRPr="005E4339">
        <w:tab/>
        <w:t xml:space="preserve">Carter, T.C., D. Rein, I. Padberg, E. Peter, U. Rennefahrt, D.E. David, et al., </w:t>
      </w:r>
      <w:r w:rsidRPr="005E4339">
        <w:rPr>
          <w:i/>
        </w:rPr>
        <w:t>Validation of a metabolite panel for early diagnosis of type 2 diabetes.</w:t>
      </w:r>
      <w:r w:rsidRPr="005E4339">
        <w:t xml:space="preserve"> Metabolism-Clinical and Experimental, 2016. </w:t>
      </w:r>
      <w:r w:rsidRPr="005E4339">
        <w:rPr>
          <w:b/>
        </w:rPr>
        <w:t>65</w:t>
      </w:r>
      <w:r w:rsidRPr="005E4339">
        <w:t>(9): p. 1399-1408.</w:t>
      </w:r>
      <w:bookmarkEnd w:id="34"/>
    </w:p>
    <w:p w14:paraId="2B252129" w14:textId="77777777" w:rsidR="005E4339" w:rsidRPr="005E4339" w:rsidRDefault="005E4339" w:rsidP="005E4339">
      <w:pPr>
        <w:pStyle w:val="EndNoteBibliography"/>
        <w:spacing w:after="0"/>
        <w:ind w:left="720" w:hanging="720"/>
      </w:pPr>
      <w:bookmarkStart w:id="35" w:name="_ENREF_35"/>
      <w:r w:rsidRPr="005E4339">
        <w:t>35.</w:t>
      </w:r>
      <w:r w:rsidRPr="005E4339">
        <w:tab/>
        <w:t xml:space="preserve">Shah, S.H., D.R. Crosslin, C.S. Haynes, S. Nelson, C.B. Turer, R.D. Stevens, et al., </w:t>
      </w:r>
      <w:r w:rsidRPr="005E4339">
        <w:rPr>
          <w:i/>
        </w:rPr>
        <w:t>Branched-chain amino acid levels are associated with improvement in insulin resistance with weight loss.</w:t>
      </w:r>
      <w:r w:rsidRPr="005E4339">
        <w:t xml:space="preserve"> Diabetologia, 2012. </w:t>
      </w:r>
      <w:r w:rsidRPr="005E4339">
        <w:rPr>
          <w:b/>
        </w:rPr>
        <w:t>55</w:t>
      </w:r>
      <w:r w:rsidRPr="005E4339">
        <w:t>(2): p. 321-30.</w:t>
      </w:r>
      <w:bookmarkEnd w:id="35"/>
    </w:p>
    <w:p w14:paraId="5376FAE8" w14:textId="77777777" w:rsidR="005E4339" w:rsidRPr="005E4339" w:rsidRDefault="005E4339" w:rsidP="005E4339">
      <w:pPr>
        <w:pStyle w:val="EndNoteBibliography"/>
        <w:spacing w:after="0"/>
        <w:ind w:left="720" w:hanging="720"/>
      </w:pPr>
      <w:bookmarkStart w:id="36" w:name="_ENREF_36"/>
      <w:r w:rsidRPr="005E4339">
        <w:t>36.</w:t>
      </w:r>
      <w:r w:rsidRPr="005E4339">
        <w:tab/>
        <w:t xml:space="preserve">Newgard, C.B., </w:t>
      </w:r>
      <w:r w:rsidRPr="005E4339">
        <w:rPr>
          <w:i/>
        </w:rPr>
        <w:t>Interplay between lipids and branched-chain amino acids in development of insulin resistance.</w:t>
      </w:r>
      <w:r w:rsidRPr="005E4339">
        <w:t xml:space="preserve"> Cell Metab, 2012. </w:t>
      </w:r>
      <w:r w:rsidRPr="005E4339">
        <w:rPr>
          <w:b/>
        </w:rPr>
        <w:t>15</w:t>
      </w:r>
      <w:r w:rsidRPr="005E4339">
        <w:t>(5): p. 606-14.</w:t>
      </w:r>
      <w:bookmarkEnd w:id="36"/>
    </w:p>
    <w:p w14:paraId="25CF645E" w14:textId="77777777" w:rsidR="005E4339" w:rsidRPr="005E4339" w:rsidRDefault="005E4339" w:rsidP="005E4339">
      <w:pPr>
        <w:pStyle w:val="EndNoteBibliography"/>
        <w:spacing w:after="0"/>
        <w:ind w:left="720" w:hanging="720"/>
      </w:pPr>
      <w:bookmarkStart w:id="37" w:name="_ENREF_37"/>
      <w:r w:rsidRPr="005E4339">
        <w:t>37.</w:t>
      </w:r>
      <w:r w:rsidRPr="005E4339">
        <w:tab/>
        <w:t xml:space="preserve">Newgard, C.B., J. An, J.R. Bain, M.J. Muehlbauer, R.D. Stevens, L.F. Lien, et al., </w:t>
      </w:r>
      <w:r w:rsidRPr="005E4339">
        <w:rPr>
          <w:i/>
        </w:rPr>
        <w:t>A branched-chain amino acid-related metabolic signature that differentiates obese and lean humans and contributes to insulin resistance.</w:t>
      </w:r>
      <w:r w:rsidRPr="005E4339">
        <w:t xml:space="preserve"> Cell Metab, 2009. </w:t>
      </w:r>
      <w:r w:rsidRPr="005E4339">
        <w:rPr>
          <w:b/>
        </w:rPr>
        <w:t>9</w:t>
      </w:r>
      <w:r w:rsidRPr="005E4339">
        <w:t>(4): p. 311-26.</w:t>
      </w:r>
      <w:bookmarkEnd w:id="37"/>
    </w:p>
    <w:p w14:paraId="587BBC7B" w14:textId="77777777" w:rsidR="005E4339" w:rsidRPr="005E4339" w:rsidRDefault="005E4339" w:rsidP="005E4339">
      <w:pPr>
        <w:pStyle w:val="EndNoteBibliography"/>
        <w:spacing w:after="0"/>
        <w:ind w:left="720" w:hanging="720"/>
      </w:pPr>
      <w:bookmarkStart w:id="38" w:name="_ENREF_38"/>
      <w:r w:rsidRPr="005E4339">
        <w:t>38.</w:t>
      </w:r>
      <w:r w:rsidRPr="005E4339">
        <w:tab/>
        <w:t xml:space="preserve">Wang, T.J., M.G. Larson, R.S. Vasan, S. Cheng, E.P. Rhee, E. McCabe, et al., </w:t>
      </w:r>
      <w:r w:rsidRPr="005E4339">
        <w:rPr>
          <w:i/>
        </w:rPr>
        <w:t>Metabolite profiles and the risk of developing diabetes.</w:t>
      </w:r>
      <w:r w:rsidRPr="005E4339">
        <w:t xml:space="preserve"> Nat Med, 2011. </w:t>
      </w:r>
      <w:r w:rsidRPr="005E4339">
        <w:rPr>
          <w:b/>
        </w:rPr>
        <w:t>17</w:t>
      </w:r>
      <w:r w:rsidRPr="005E4339">
        <w:t>(4): p. 448-53.</w:t>
      </w:r>
      <w:bookmarkEnd w:id="38"/>
    </w:p>
    <w:p w14:paraId="30E007B2" w14:textId="77777777" w:rsidR="005E4339" w:rsidRPr="005E4339" w:rsidRDefault="005E4339" w:rsidP="005E4339">
      <w:pPr>
        <w:pStyle w:val="EndNoteBibliography"/>
        <w:spacing w:after="0"/>
        <w:ind w:left="720" w:hanging="720"/>
      </w:pPr>
      <w:bookmarkStart w:id="39" w:name="_ENREF_39"/>
      <w:r w:rsidRPr="005E4339">
        <w:t>39.</w:t>
      </w:r>
      <w:r w:rsidRPr="005E4339">
        <w:tab/>
        <w:t xml:space="preserve">Wurtz, P., P. Soininen, A.J. Kangas, T. Ronnemaa, T. Lehtimaki, M. Kahonen, et al., </w:t>
      </w:r>
      <w:r w:rsidRPr="005E4339">
        <w:rPr>
          <w:i/>
        </w:rPr>
        <w:t>Branched-chain and aromatic amino acids are predictors of insulin resistance in young adults.</w:t>
      </w:r>
      <w:r w:rsidRPr="005E4339">
        <w:t xml:space="preserve"> Diabetes Care, 2013. </w:t>
      </w:r>
      <w:r w:rsidRPr="005E4339">
        <w:rPr>
          <w:b/>
        </w:rPr>
        <w:t>36</w:t>
      </w:r>
      <w:r w:rsidRPr="005E4339">
        <w:t>(3): p. 648-55.</w:t>
      </w:r>
      <w:bookmarkEnd w:id="39"/>
    </w:p>
    <w:p w14:paraId="6EABF912" w14:textId="77777777" w:rsidR="005E4339" w:rsidRPr="005E4339" w:rsidRDefault="005E4339" w:rsidP="005E4339">
      <w:pPr>
        <w:pStyle w:val="EndNoteBibliography"/>
        <w:spacing w:after="0"/>
        <w:ind w:left="720" w:hanging="720"/>
      </w:pPr>
      <w:bookmarkStart w:id="40" w:name="_ENREF_40"/>
      <w:r w:rsidRPr="005E4339">
        <w:t>40.</w:t>
      </w:r>
      <w:r w:rsidRPr="005E4339">
        <w:tab/>
        <w:t xml:space="preserve">Nicholson, J.K., E. Holmes, J. Kinross, R. Burcelin, G. Gibson, W. Jia, et al., </w:t>
      </w:r>
      <w:r w:rsidRPr="005E4339">
        <w:rPr>
          <w:i/>
        </w:rPr>
        <w:t>Host-gut microbiota metabolic interactions.</w:t>
      </w:r>
      <w:r w:rsidRPr="005E4339">
        <w:t xml:space="preserve"> Science, 2012. </w:t>
      </w:r>
      <w:r w:rsidRPr="005E4339">
        <w:rPr>
          <w:b/>
        </w:rPr>
        <w:t>336</w:t>
      </w:r>
      <w:r w:rsidRPr="005E4339">
        <w:t>(6086): p. 1262-7.</w:t>
      </w:r>
      <w:bookmarkEnd w:id="40"/>
    </w:p>
    <w:p w14:paraId="35E08E7D" w14:textId="77777777" w:rsidR="005E4339" w:rsidRPr="005E4339" w:rsidRDefault="005E4339" w:rsidP="005E4339">
      <w:pPr>
        <w:pStyle w:val="EndNoteBibliography"/>
        <w:spacing w:after="0"/>
        <w:ind w:left="720" w:hanging="720"/>
      </w:pPr>
      <w:bookmarkStart w:id="41" w:name="_ENREF_41"/>
      <w:r w:rsidRPr="005E4339">
        <w:t>41.</w:t>
      </w:r>
      <w:r w:rsidRPr="005E4339">
        <w:tab/>
        <w:t xml:space="preserve">Smirnov, K.S., T.V. Maier, A. Walker, S.S. Heinzmann, S. Forcisi, I. Martinez, et al., </w:t>
      </w:r>
      <w:r w:rsidRPr="005E4339">
        <w:rPr>
          <w:i/>
        </w:rPr>
        <w:t>Challenges of metabolomics in human gut microbiota research.</w:t>
      </w:r>
      <w:r w:rsidRPr="005E4339">
        <w:t xml:space="preserve"> Int J Med Microbiol, 2016. </w:t>
      </w:r>
      <w:r w:rsidRPr="005E4339">
        <w:rPr>
          <w:b/>
        </w:rPr>
        <w:t>306</w:t>
      </w:r>
      <w:r w:rsidRPr="005E4339">
        <w:t>(5): p. 266-79.</w:t>
      </w:r>
      <w:bookmarkEnd w:id="41"/>
    </w:p>
    <w:p w14:paraId="3BA12AE7" w14:textId="77777777" w:rsidR="005E4339" w:rsidRPr="005E4339" w:rsidRDefault="005E4339" w:rsidP="005E4339">
      <w:pPr>
        <w:pStyle w:val="EndNoteBibliography"/>
        <w:spacing w:after="0"/>
        <w:ind w:left="720" w:hanging="720"/>
      </w:pPr>
      <w:bookmarkStart w:id="42" w:name="_ENREF_42"/>
      <w:r w:rsidRPr="005E4339">
        <w:t>42.</w:t>
      </w:r>
      <w:r w:rsidRPr="005E4339">
        <w:tab/>
        <w:t xml:space="preserve">Yen, S., J.A. McDonald, K. Schroeter, K. Oliphant, S. Sokolenko, E.J. Blondeel, et al., </w:t>
      </w:r>
      <w:r w:rsidRPr="005E4339">
        <w:rPr>
          <w:i/>
        </w:rPr>
        <w:t>Metabolomic analysis of human fecal microbiota: a comparison of feces-derived communities and defined mixed communities.</w:t>
      </w:r>
      <w:r w:rsidRPr="005E4339">
        <w:t xml:space="preserve"> J Proteome Res, 2015. </w:t>
      </w:r>
      <w:r w:rsidRPr="005E4339">
        <w:rPr>
          <w:b/>
        </w:rPr>
        <w:t>14</w:t>
      </w:r>
      <w:r w:rsidRPr="005E4339">
        <w:t>(3): p. 1472-82.</w:t>
      </w:r>
      <w:bookmarkEnd w:id="42"/>
    </w:p>
    <w:p w14:paraId="5B8D5377" w14:textId="77777777" w:rsidR="005E4339" w:rsidRPr="005E4339" w:rsidRDefault="005E4339" w:rsidP="005E4339">
      <w:pPr>
        <w:pStyle w:val="EndNoteBibliography"/>
        <w:spacing w:after="0"/>
        <w:ind w:left="720" w:hanging="720"/>
      </w:pPr>
      <w:bookmarkStart w:id="43" w:name="_ENREF_43"/>
      <w:r w:rsidRPr="005E4339">
        <w:t>43.</w:t>
      </w:r>
      <w:r w:rsidRPr="005E4339">
        <w:tab/>
        <w:t xml:space="preserve">Celis-Morales, C., K.M. Livingstone, C.F. Marsaux, A.L. Macready, R. Fallaize, C.B. O'Donovan, et al., </w:t>
      </w:r>
      <w:r w:rsidRPr="005E4339">
        <w:rPr>
          <w:i/>
        </w:rPr>
        <w:t>Effect of personalized nutrition on health-related behaviour change: evidence from the Food4me European randomized controlled trial.</w:t>
      </w:r>
      <w:r w:rsidRPr="005E4339">
        <w:t xml:space="preserve"> Int J Epidemiol, 2016.</w:t>
      </w:r>
      <w:bookmarkEnd w:id="43"/>
    </w:p>
    <w:p w14:paraId="40BAA65D" w14:textId="77777777" w:rsidR="005E4339" w:rsidRPr="005E4339" w:rsidRDefault="005E4339" w:rsidP="005E4339">
      <w:pPr>
        <w:pStyle w:val="EndNoteBibliography"/>
        <w:spacing w:after="0"/>
        <w:ind w:left="720" w:hanging="720"/>
      </w:pPr>
      <w:bookmarkStart w:id="44" w:name="_ENREF_44"/>
      <w:r w:rsidRPr="005E4339">
        <w:t>44.</w:t>
      </w:r>
      <w:r w:rsidRPr="005E4339">
        <w:tab/>
        <w:t xml:space="preserve">Sha, W., K.A. da Costa, L.M. Fischer, M.V. Milburn, K.A. Lawton, A. Berger, et al., </w:t>
      </w:r>
      <w:r w:rsidRPr="005E4339">
        <w:rPr>
          <w:i/>
        </w:rPr>
        <w:t>Metabolomic profiling can predict which humans will develop liver dysfunction when deprived of dietary choline.</w:t>
      </w:r>
      <w:r w:rsidRPr="005E4339">
        <w:t xml:space="preserve"> FASEB J, 2010. </w:t>
      </w:r>
      <w:r w:rsidRPr="005E4339">
        <w:rPr>
          <w:b/>
        </w:rPr>
        <w:t>24</w:t>
      </w:r>
      <w:r w:rsidRPr="005E4339">
        <w:t>(8): p. 2962-75.</w:t>
      </w:r>
      <w:bookmarkEnd w:id="44"/>
    </w:p>
    <w:p w14:paraId="6812184F" w14:textId="77777777" w:rsidR="005E4339" w:rsidRPr="005E4339" w:rsidRDefault="005E4339" w:rsidP="005E4339">
      <w:pPr>
        <w:pStyle w:val="EndNoteBibliography"/>
        <w:ind w:left="720" w:hanging="720"/>
      </w:pPr>
      <w:bookmarkStart w:id="45" w:name="_ENREF_45"/>
      <w:r w:rsidRPr="005E4339">
        <w:t>45.</w:t>
      </w:r>
      <w:r w:rsidRPr="005E4339">
        <w:tab/>
        <w:t xml:space="preserve">Elnenaei, M.O., R. Chandra, T. Mangion and C. Moniz, </w:t>
      </w:r>
      <w:r w:rsidRPr="005E4339">
        <w:rPr>
          <w:i/>
        </w:rPr>
        <w:t>Genomic and metabolomic patterns segregate with responses to calcium and vitamin D supplementation.</w:t>
      </w:r>
      <w:r w:rsidRPr="005E4339">
        <w:t xml:space="preserve"> Br J Nutr, 2011. </w:t>
      </w:r>
      <w:r w:rsidRPr="005E4339">
        <w:rPr>
          <w:b/>
        </w:rPr>
        <w:t>105</w:t>
      </w:r>
      <w:r w:rsidRPr="005E4339">
        <w:t>(1): p. 71-9.</w:t>
      </w:r>
      <w:bookmarkEnd w:id="45"/>
    </w:p>
    <w:p w14:paraId="5EC9ED62" w14:textId="538D2004" w:rsidR="000767C7" w:rsidRDefault="000742AD" w:rsidP="00206F72">
      <w:pPr>
        <w:jc w:val="both"/>
      </w:pPr>
      <w:r>
        <w:fldChar w:fldCharType="end"/>
      </w:r>
    </w:p>
    <w:sectPr w:rsidR="000767C7">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2961F5" w14:textId="77777777" w:rsidR="006F7ADE" w:rsidRDefault="006F7ADE" w:rsidP="000742AD">
      <w:pPr>
        <w:spacing w:after="0" w:line="240" w:lineRule="auto"/>
      </w:pPr>
      <w:r>
        <w:separator/>
      </w:r>
    </w:p>
  </w:endnote>
  <w:endnote w:type="continuationSeparator" w:id="0">
    <w:p w14:paraId="5B1D000C" w14:textId="77777777" w:rsidR="006F7ADE" w:rsidRDefault="006F7ADE" w:rsidP="000742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0762579"/>
      <w:docPartObj>
        <w:docPartGallery w:val="Page Numbers (Bottom of Page)"/>
        <w:docPartUnique/>
      </w:docPartObj>
    </w:sdtPr>
    <w:sdtEndPr>
      <w:rPr>
        <w:noProof/>
      </w:rPr>
    </w:sdtEndPr>
    <w:sdtContent>
      <w:p w14:paraId="4BAB28D3" w14:textId="77777777" w:rsidR="005E4339" w:rsidRDefault="005E4339">
        <w:pPr>
          <w:pStyle w:val="Footer"/>
          <w:jc w:val="right"/>
        </w:pPr>
        <w:r>
          <w:fldChar w:fldCharType="begin"/>
        </w:r>
        <w:r>
          <w:instrText xml:space="preserve"> PAGE   \* MERGEFORMAT </w:instrText>
        </w:r>
        <w:r>
          <w:fldChar w:fldCharType="separate"/>
        </w:r>
        <w:r w:rsidR="00365091">
          <w:rPr>
            <w:noProof/>
          </w:rPr>
          <w:t>12</w:t>
        </w:r>
        <w:r>
          <w:rPr>
            <w:noProof/>
          </w:rPr>
          <w:fldChar w:fldCharType="end"/>
        </w:r>
      </w:p>
    </w:sdtContent>
  </w:sdt>
  <w:p w14:paraId="004A0C8F" w14:textId="77777777" w:rsidR="005E4339" w:rsidRDefault="005E43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A26B82" w14:textId="77777777" w:rsidR="006F7ADE" w:rsidRDefault="006F7ADE" w:rsidP="000742AD">
      <w:pPr>
        <w:spacing w:after="0" w:line="240" w:lineRule="auto"/>
      </w:pPr>
      <w:r>
        <w:separator/>
      </w:r>
    </w:p>
  </w:footnote>
  <w:footnote w:type="continuationSeparator" w:id="0">
    <w:p w14:paraId="3B9D6325" w14:textId="77777777" w:rsidR="006F7ADE" w:rsidRDefault="006F7ADE" w:rsidP="000742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D49D0"/>
    <w:multiLevelType w:val="multilevel"/>
    <w:tmpl w:val="CA7A43E8"/>
    <w:lvl w:ilvl="0">
      <w:start w:val="3"/>
      <w:numFmt w:val="decimal"/>
      <w:lvlText w:val="%1"/>
      <w:lvlJc w:val="left"/>
      <w:pPr>
        <w:ind w:left="360" w:hanging="360"/>
      </w:pPr>
      <w:rPr>
        <w:rFonts w:hint="default"/>
      </w:rPr>
    </w:lvl>
    <w:lvl w:ilvl="1">
      <w:start w:val="1"/>
      <w:numFmt w:val="decimal"/>
      <w:lvlText w:val="%1.%2"/>
      <w:lvlJc w:val="left"/>
      <w:pPr>
        <w:ind w:left="3479"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
    <w:nsid w:val="2E3564E6"/>
    <w:multiLevelType w:val="multilevel"/>
    <w:tmpl w:val="8A2E89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6FC075E7"/>
    <w:multiLevelType w:val="hybridMultilevel"/>
    <w:tmpl w:val="40D80624"/>
    <w:lvl w:ilvl="0" w:tplc="9676D45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svppps56xfxtde2pf9vssvkddpp0sste9tv&quot;&gt;metabonomics_paper_writing-Converted&lt;record-ids&gt;&lt;item&gt;1603&lt;/item&gt;&lt;item&gt;1608&lt;/item&gt;&lt;item&gt;1881&lt;/item&gt;&lt;item&gt;2141&lt;/item&gt;&lt;item&gt;2704&lt;/item&gt;&lt;item&gt;2740&lt;/item&gt;&lt;item&gt;2886&lt;/item&gt;&lt;item&gt;2901&lt;/item&gt;&lt;item&gt;2904&lt;/item&gt;&lt;item&gt;2931&lt;/item&gt;&lt;item&gt;2932&lt;/item&gt;&lt;item&gt;3233&lt;/item&gt;&lt;item&gt;3779&lt;/item&gt;&lt;item&gt;4969&lt;/item&gt;&lt;item&gt;4992&lt;/item&gt;&lt;item&gt;4996&lt;/item&gt;&lt;item&gt;5007&lt;/item&gt;&lt;item&gt;5009&lt;/item&gt;&lt;item&gt;5021&lt;/item&gt;&lt;item&gt;5022&lt;/item&gt;&lt;item&gt;5023&lt;/item&gt;&lt;item&gt;5024&lt;/item&gt;&lt;item&gt;5026&lt;/item&gt;&lt;/record-ids&gt;&lt;/item&gt;&lt;/Libraries&gt;"/>
  </w:docVars>
  <w:rsids>
    <w:rsidRoot w:val="000767C7"/>
    <w:rsid w:val="00037608"/>
    <w:rsid w:val="000405FC"/>
    <w:rsid w:val="00052FF9"/>
    <w:rsid w:val="00063F6C"/>
    <w:rsid w:val="000742AD"/>
    <w:rsid w:val="000767C7"/>
    <w:rsid w:val="000878B7"/>
    <w:rsid w:val="000A486B"/>
    <w:rsid w:val="000C170A"/>
    <w:rsid w:val="000F51FC"/>
    <w:rsid w:val="00100E39"/>
    <w:rsid w:val="00142689"/>
    <w:rsid w:val="001F21E0"/>
    <w:rsid w:val="00206F72"/>
    <w:rsid w:val="002202A8"/>
    <w:rsid w:val="00237288"/>
    <w:rsid w:val="00240233"/>
    <w:rsid w:val="00242D1E"/>
    <w:rsid w:val="00247530"/>
    <w:rsid w:val="00250FEE"/>
    <w:rsid w:val="0026692E"/>
    <w:rsid w:val="00272392"/>
    <w:rsid w:val="00294934"/>
    <w:rsid w:val="002B09D5"/>
    <w:rsid w:val="002B1026"/>
    <w:rsid w:val="002F097F"/>
    <w:rsid w:val="003526B4"/>
    <w:rsid w:val="0035546F"/>
    <w:rsid w:val="003573AE"/>
    <w:rsid w:val="00365091"/>
    <w:rsid w:val="00371C23"/>
    <w:rsid w:val="003A15F4"/>
    <w:rsid w:val="003A5D87"/>
    <w:rsid w:val="003B2B3A"/>
    <w:rsid w:val="003B47A2"/>
    <w:rsid w:val="003C2789"/>
    <w:rsid w:val="003E600A"/>
    <w:rsid w:val="00415EA1"/>
    <w:rsid w:val="00424ECB"/>
    <w:rsid w:val="00471F17"/>
    <w:rsid w:val="00476DDD"/>
    <w:rsid w:val="004805BB"/>
    <w:rsid w:val="00485B80"/>
    <w:rsid w:val="004B1177"/>
    <w:rsid w:val="004C624B"/>
    <w:rsid w:val="004F490E"/>
    <w:rsid w:val="00504655"/>
    <w:rsid w:val="005648F3"/>
    <w:rsid w:val="00597A2B"/>
    <w:rsid w:val="005C56AE"/>
    <w:rsid w:val="005E1125"/>
    <w:rsid w:val="005E4339"/>
    <w:rsid w:val="005E5E7F"/>
    <w:rsid w:val="005F553C"/>
    <w:rsid w:val="006125F2"/>
    <w:rsid w:val="006C549E"/>
    <w:rsid w:val="006C766F"/>
    <w:rsid w:val="006D14E4"/>
    <w:rsid w:val="006D187E"/>
    <w:rsid w:val="006D7126"/>
    <w:rsid w:val="006F5614"/>
    <w:rsid w:val="006F7ADE"/>
    <w:rsid w:val="00712B33"/>
    <w:rsid w:val="0071612C"/>
    <w:rsid w:val="007250D0"/>
    <w:rsid w:val="00745C23"/>
    <w:rsid w:val="00777078"/>
    <w:rsid w:val="007E0240"/>
    <w:rsid w:val="007E415A"/>
    <w:rsid w:val="007F561F"/>
    <w:rsid w:val="00802E84"/>
    <w:rsid w:val="00852694"/>
    <w:rsid w:val="00874B41"/>
    <w:rsid w:val="00877AD7"/>
    <w:rsid w:val="008C080B"/>
    <w:rsid w:val="008C7DB4"/>
    <w:rsid w:val="008D0FF2"/>
    <w:rsid w:val="008D43DD"/>
    <w:rsid w:val="008E551D"/>
    <w:rsid w:val="008E7ADF"/>
    <w:rsid w:val="008E7B15"/>
    <w:rsid w:val="008F3D23"/>
    <w:rsid w:val="00906374"/>
    <w:rsid w:val="00907AD0"/>
    <w:rsid w:val="00915434"/>
    <w:rsid w:val="0092470D"/>
    <w:rsid w:val="009250A2"/>
    <w:rsid w:val="009423EF"/>
    <w:rsid w:val="009540A2"/>
    <w:rsid w:val="0096716F"/>
    <w:rsid w:val="00984627"/>
    <w:rsid w:val="00987C94"/>
    <w:rsid w:val="009914A8"/>
    <w:rsid w:val="00993145"/>
    <w:rsid w:val="009A142F"/>
    <w:rsid w:val="009E0228"/>
    <w:rsid w:val="00A35D66"/>
    <w:rsid w:val="00A51BE5"/>
    <w:rsid w:val="00A528A1"/>
    <w:rsid w:val="00A67042"/>
    <w:rsid w:val="00A83B5B"/>
    <w:rsid w:val="00A91134"/>
    <w:rsid w:val="00AC4183"/>
    <w:rsid w:val="00AC47E2"/>
    <w:rsid w:val="00AD5153"/>
    <w:rsid w:val="00AD681A"/>
    <w:rsid w:val="00B062E5"/>
    <w:rsid w:val="00B464C3"/>
    <w:rsid w:val="00B61379"/>
    <w:rsid w:val="00B70A21"/>
    <w:rsid w:val="00BA1590"/>
    <w:rsid w:val="00BE355C"/>
    <w:rsid w:val="00BE537C"/>
    <w:rsid w:val="00C7588C"/>
    <w:rsid w:val="00CA5F17"/>
    <w:rsid w:val="00CB74AA"/>
    <w:rsid w:val="00CE0AF2"/>
    <w:rsid w:val="00CF10F4"/>
    <w:rsid w:val="00D20065"/>
    <w:rsid w:val="00D31306"/>
    <w:rsid w:val="00D354C1"/>
    <w:rsid w:val="00D36BC0"/>
    <w:rsid w:val="00D62A69"/>
    <w:rsid w:val="00D70759"/>
    <w:rsid w:val="00D70C3B"/>
    <w:rsid w:val="00D81149"/>
    <w:rsid w:val="00D850CA"/>
    <w:rsid w:val="00D858F2"/>
    <w:rsid w:val="00D93A93"/>
    <w:rsid w:val="00DA0952"/>
    <w:rsid w:val="00DA1C65"/>
    <w:rsid w:val="00DB5203"/>
    <w:rsid w:val="00DD2EFF"/>
    <w:rsid w:val="00E62754"/>
    <w:rsid w:val="00E7679D"/>
    <w:rsid w:val="00EA0661"/>
    <w:rsid w:val="00EA41DF"/>
    <w:rsid w:val="00EB2583"/>
    <w:rsid w:val="00EC6072"/>
    <w:rsid w:val="00EE4D51"/>
    <w:rsid w:val="00F063DF"/>
    <w:rsid w:val="00F27F8E"/>
    <w:rsid w:val="00F3140C"/>
    <w:rsid w:val="00F42A95"/>
    <w:rsid w:val="00F44743"/>
    <w:rsid w:val="00F85B84"/>
    <w:rsid w:val="00FC6A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0C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7C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dresses">
    <w:name w:val="Addresses"/>
    <w:basedOn w:val="Normal"/>
    <w:rsid w:val="000767C7"/>
    <w:pPr>
      <w:tabs>
        <w:tab w:val="left" w:pos="454"/>
      </w:tabs>
      <w:spacing w:after="0" w:line="240" w:lineRule="auto"/>
      <w:outlineLvl w:val="0"/>
    </w:pPr>
    <w:rPr>
      <w:rFonts w:ascii="Times New Roman" w:eastAsia="Times New Roman" w:hAnsi="Times New Roman" w:cs="Times New Roman"/>
      <w:sz w:val="24"/>
      <w:szCs w:val="20"/>
      <w:lang w:eastAsia="en-GB"/>
    </w:rPr>
  </w:style>
  <w:style w:type="paragraph" w:styleId="ListParagraph">
    <w:name w:val="List Paragraph"/>
    <w:basedOn w:val="Normal"/>
    <w:uiPriority w:val="34"/>
    <w:qFormat/>
    <w:rsid w:val="000767C7"/>
    <w:pPr>
      <w:ind w:left="720"/>
      <w:contextualSpacing/>
    </w:pPr>
  </w:style>
  <w:style w:type="paragraph" w:styleId="Header">
    <w:name w:val="header"/>
    <w:basedOn w:val="Normal"/>
    <w:link w:val="HeaderChar"/>
    <w:uiPriority w:val="99"/>
    <w:unhideWhenUsed/>
    <w:rsid w:val="00074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42AD"/>
  </w:style>
  <w:style w:type="paragraph" w:styleId="Footer">
    <w:name w:val="footer"/>
    <w:basedOn w:val="Normal"/>
    <w:link w:val="FooterChar"/>
    <w:uiPriority w:val="99"/>
    <w:unhideWhenUsed/>
    <w:rsid w:val="00074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42AD"/>
  </w:style>
  <w:style w:type="paragraph" w:customStyle="1" w:styleId="EndNoteBibliographyTitle">
    <w:name w:val="EndNote Bibliography Title"/>
    <w:basedOn w:val="Normal"/>
    <w:link w:val="EndNoteBibliographyTitleChar"/>
    <w:rsid w:val="000742A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742AD"/>
    <w:rPr>
      <w:rFonts w:ascii="Calibri" w:hAnsi="Calibri"/>
      <w:noProof/>
      <w:lang w:val="en-US"/>
    </w:rPr>
  </w:style>
  <w:style w:type="paragraph" w:customStyle="1" w:styleId="EndNoteBibliography">
    <w:name w:val="EndNote Bibliography"/>
    <w:basedOn w:val="Normal"/>
    <w:link w:val="EndNoteBibliographyChar"/>
    <w:rsid w:val="000742A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742AD"/>
    <w:rPr>
      <w:rFonts w:ascii="Calibri" w:hAnsi="Calibri"/>
      <w:noProof/>
      <w:lang w:val="en-US"/>
    </w:rPr>
  </w:style>
  <w:style w:type="character" w:styleId="Hyperlink">
    <w:name w:val="Hyperlink"/>
    <w:basedOn w:val="DefaultParagraphFont"/>
    <w:uiPriority w:val="99"/>
    <w:unhideWhenUsed/>
    <w:rsid w:val="000742AD"/>
    <w:rPr>
      <w:color w:val="0563C1" w:themeColor="hyperlink"/>
      <w:u w:val="single"/>
    </w:rPr>
  </w:style>
  <w:style w:type="paragraph" w:styleId="BalloonText">
    <w:name w:val="Balloon Text"/>
    <w:basedOn w:val="Normal"/>
    <w:link w:val="BalloonTextChar"/>
    <w:uiPriority w:val="99"/>
    <w:semiHidden/>
    <w:unhideWhenUsed/>
    <w:rsid w:val="00A528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28A1"/>
    <w:rPr>
      <w:rFonts w:ascii="Segoe UI" w:hAnsi="Segoe UI" w:cs="Segoe UI"/>
      <w:sz w:val="18"/>
      <w:szCs w:val="18"/>
    </w:rPr>
  </w:style>
  <w:style w:type="character" w:styleId="CommentReference">
    <w:name w:val="annotation reference"/>
    <w:basedOn w:val="DefaultParagraphFont"/>
    <w:uiPriority w:val="99"/>
    <w:semiHidden/>
    <w:unhideWhenUsed/>
    <w:rsid w:val="0035546F"/>
    <w:rPr>
      <w:sz w:val="16"/>
      <w:szCs w:val="16"/>
    </w:rPr>
  </w:style>
  <w:style w:type="paragraph" w:styleId="CommentText">
    <w:name w:val="annotation text"/>
    <w:basedOn w:val="Normal"/>
    <w:link w:val="CommentTextChar"/>
    <w:uiPriority w:val="99"/>
    <w:semiHidden/>
    <w:unhideWhenUsed/>
    <w:rsid w:val="0035546F"/>
    <w:pPr>
      <w:spacing w:line="240" w:lineRule="auto"/>
    </w:pPr>
    <w:rPr>
      <w:sz w:val="20"/>
      <w:szCs w:val="20"/>
    </w:rPr>
  </w:style>
  <w:style w:type="character" w:customStyle="1" w:styleId="CommentTextChar">
    <w:name w:val="Comment Text Char"/>
    <w:basedOn w:val="DefaultParagraphFont"/>
    <w:link w:val="CommentText"/>
    <w:uiPriority w:val="99"/>
    <w:semiHidden/>
    <w:rsid w:val="0035546F"/>
    <w:rPr>
      <w:sz w:val="20"/>
      <w:szCs w:val="20"/>
    </w:rPr>
  </w:style>
  <w:style w:type="paragraph" w:styleId="CommentSubject">
    <w:name w:val="annotation subject"/>
    <w:basedOn w:val="CommentText"/>
    <w:next w:val="CommentText"/>
    <w:link w:val="CommentSubjectChar"/>
    <w:uiPriority w:val="99"/>
    <w:semiHidden/>
    <w:unhideWhenUsed/>
    <w:rsid w:val="0035546F"/>
    <w:rPr>
      <w:b/>
      <w:bCs/>
    </w:rPr>
  </w:style>
  <w:style w:type="character" w:customStyle="1" w:styleId="CommentSubjectChar">
    <w:name w:val="Comment Subject Char"/>
    <w:basedOn w:val="CommentTextChar"/>
    <w:link w:val="CommentSubject"/>
    <w:uiPriority w:val="99"/>
    <w:semiHidden/>
    <w:rsid w:val="0035546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7C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dresses">
    <w:name w:val="Addresses"/>
    <w:basedOn w:val="Normal"/>
    <w:rsid w:val="000767C7"/>
    <w:pPr>
      <w:tabs>
        <w:tab w:val="left" w:pos="454"/>
      </w:tabs>
      <w:spacing w:after="0" w:line="240" w:lineRule="auto"/>
      <w:outlineLvl w:val="0"/>
    </w:pPr>
    <w:rPr>
      <w:rFonts w:ascii="Times New Roman" w:eastAsia="Times New Roman" w:hAnsi="Times New Roman" w:cs="Times New Roman"/>
      <w:sz w:val="24"/>
      <w:szCs w:val="20"/>
      <w:lang w:eastAsia="en-GB"/>
    </w:rPr>
  </w:style>
  <w:style w:type="paragraph" w:styleId="ListParagraph">
    <w:name w:val="List Paragraph"/>
    <w:basedOn w:val="Normal"/>
    <w:uiPriority w:val="34"/>
    <w:qFormat/>
    <w:rsid w:val="000767C7"/>
    <w:pPr>
      <w:ind w:left="720"/>
      <w:contextualSpacing/>
    </w:pPr>
  </w:style>
  <w:style w:type="paragraph" w:styleId="Header">
    <w:name w:val="header"/>
    <w:basedOn w:val="Normal"/>
    <w:link w:val="HeaderChar"/>
    <w:uiPriority w:val="99"/>
    <w:unhideWhenUsed/>
    <w:rsid w:val="00074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42AD"/>
  </w:style>
  <w:style w:type="paragraph" w:styleId="Footer">
    <w:name w:val="footer"/>
    <w:basedOn w:val="Normal"/>
    <w:link w:val="FooterChar"/>
    <w:uiPriority w:val="99"/>
    <w:unhideWhenUsed/>
    <w:rsid w:val="00074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42AD"/>
  </w:style>
  <w:style w:type="paragraph" w:customStyle="1" w:styleId="EndNoteBibliographyTitle">
    <w:name w:val="EndNote Bibliography Title"/>
    <w:basedOn w:val="Normal"/>
    <w:link w:val="EndNoteBibliographyTitleChar"/>
    <w:rsid w:val="000742A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742AD"/>
    <w:rPr>
      <w:rFonts w:ascii="Calibri" w:hAnsi="Calibri"/>
      <w:noProof/>
      <w:lang w:val="en-US"/>
    </w:rPr>
  </w:style>
  <w:style w:type="paragraph" w:customStyle="1" w:styleId="EndNoteBibliography">
    <w:name w:val="EndNote Bibliography"/>
    <w:basedOn w:val="Normal"/>
    <w:link w:val="EndNoteBibliographyChar"/>
    <w:rsid w:val="000742A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742AD"/>
    <w:rPr>
      <w:rFonts w:ascii="Calibri" w:hAnsi="Calibri"/>
      <w:noProof/>
      <w:lang w:val="en-US"/>
    </w:rPr>
  </w:style>
  <w:style w:type="character" w:styleId="Hyperlink">
    <w:name w:val="Hyperlink"/>
    <w:basedOn w:val="DefaultParagraphFont"/>
    <w:uiPriority w:val="99"/>
    <w:unhideWhenUsed/>
    <w:rsid w:val="000742AD"/>
    <w:rPr>
      <w:color w:val="0563C1" w:themeColor="hyperlink"/>
      <w:u w:val="single"/>
    </w:rPr>
  </w:style>
  <w:style w:type="paragraph" w:styleId="BalloonText">
    <w:name w:val="Balloon Text"/>
    <w:basedOn w:val="Normal"/>
    <w:link w:val="BalloonTextChar"/>
    <w:uiPriority w:val="99"/>
    <w:semiHidden/>
    <w:unhideWhenUsed/>
    <w:rsid w:val="00A528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28A1"/>
    <w:rPr>
      <w:rFonts w:ascii="Segoe UI" w:hAnsi="Segoe UI" w:cs="Segoe UI"/>
      <w:sz w:val="18"/>
      <w:szCs w:val="18"/>
    </w:rPr>
  </w:style>
  <w:style w:type="character" w:styleId="CommentReference">
    <w:name w:val="annotation reference"/>
    <w:basedOn w:val="DefaultParagraphFont"/>
    <w:uiPriority w:val="99"/>
    <w:semiHidden/>
    <w:unhideWhenUsed/>
    <w:rsid w:val="0035546F"/>
    <w:rPr>
      <w:sz w:val="16"/>
      <w:szCs w:val="16"/>
    </w:rPr>
  </w:style>
  <w:style w:type="paragraph" w:styleId="CommentText">
    <w:name w:val="annotation text"/>
    <w:basedOn w:val="Normal"/>
    <w:link w:val="CommentTextChar"/>
    <w:uiPriority w:val="99"/>
    <w:semiHidden/>
    <w:unhideWhenUsed/>
    <w:rsid w:val="0035546F"/>
    <w:pPr>
      <w:spacing w:line="240" w:lineRule="auto"/>
    </w:pPr>
    <w:rPr>
      <w:sz w:val="20"/>
      <w:szCs w:val="20"/>
    </w:rPr>
  </w:style>
  <w:style w:type="character" w:customStyle="1" w:styleId="CommentTextChar">
    <w:name w:val="Comment Text Char"/>
    <w:basedOn w:val="DefaultParagraphFont"/>
    <w:link w:val="CommentText"/>
    <w:uiPriority w:val="99"/>
    <w:semiHidden/>
    <w:rsid w:val="0035546F"/>
    <w:rPr>
      <w:sz w:val="20"/>
      <w:szCs w:val="20"/>
    </w:rPr>
  </w:style>
  <w:style w:type="paragraph" w:styleId="CommentSubject">
    <w:name w:val="annotation subject"/>
    <w:basedOn w:val="CommentText"/>
    <w:next w:val="CommentText"/>
    <w:link w:val="CommentSubjectChar"/>
    <w:uiPriority w:val="99"/>
    <w:semiHidden/>
    <w:unhideWhenUsed/>
    <w:rsid w:val="0035546F"/>
    <w:rPr>
      <w:b/>
      <w:bCs/>
    </w:rPr>
  </w:style>
  <w:style w:type="character" w:customStyle="1" w:styleId="CommentSubjectChar">
    <w:name w:val="Comment Subject Char"/>
    <w:basedOn w:val="CommentTextChar"/>
    <w:link w:val="CommentSubject"/>
    <w:uiPriority w:val="99"/>
    <w:semiHidden/>
    <w:rsid w:val="0035546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737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46BBF6-A20A-4E8A-99D4-54E0DA252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7411</Words>
  <Characters>4224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CD</Company>
  <LinksUpToDate>false</LinksUpToDate>
  <CharactersWithSpaces>49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raine Brennan</dc:creator>
  <cp:lastModifiedBy>Aoife</cp:lastModifiedBy>
  <cp:revision>9</cp:revision>
  <cp:lastPrinted>2016-09-23T17:03:00Z</cp:lastPrinted>
  <dcterms:created xsi:type="dcterms:W3CDTF">2017-12-22T10:44:00Z</dcterms:created>
  <dcterms:modified xsi:type="dcterms:W3CDTF">2017-12-22T10:49:00Z</dcterms:modified>
</cp:coreProperties>
</file>